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B81E49" w14:textId="0B2C8C62" w:rsidR="00961EF8" w:rsidRDefault="00D64A85" w:rsidP="0052629B">
      <w:pPr>
        <w:spacing w:after="0"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0" w:name="_GoBack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RESEARCH PROPOSAL: </w:t>
      </w:r>
      <w:r w:rsidR="008C34E5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PROBING THE </w:t>
      </w:r>
      <w:r w:rsidR="00CC18BE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FFECT</w:t>
      </w:r>
      <w:r w:rsidR="008C34E5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OF ACTIVE EDIBLE OIL COATING ON SAFETY</w:t>
      </w:r>
      <w:r w:rsidR="000B10CD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, </w:t>
      </w:r>
      <w:r w:rsidR="00F81C1A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SHELF STABILITY </w:t>
      </w:r>
      <w:r w:rsidR="00F81C1A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AND </w:t>
      </w:r>
      <w:r w:rsidR="000B10CD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QUALITY</w:t>
      </w:r>
      <w:r w:rsidR="008C34E5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OF SOFT CHEESE</w:t>
      </w:r>
    </w:p>
    <w:bookmarkEnd w:id="0"/>
    <w:p w14:paraId="32EA60BC" w14:textId="77777777" w:rsidR="00D64A85" w:rsidRDefault="00D64A85" w:rsidP="00D64A85">
      <w:pPr>
        <w:pStyle w:val="Affiliation"/>
        <w:rPr>
          <w:rFonts w:eastAsia="MS Mincho"/>
          <w:sz w:val="24"/>
          <w:szCs w:val="24"/>
        </w:rPr>
      </w:pPr>
      <w:r>
        <w:rPr>
          <w:szCs w:val="24"/>
          <w:vertAlign w:val="superscript"/>
        </w:rPr>
        <w:t>1</w:t>
      </w:r>
      <w:r>
        <w:rPr>
          <w:szCs w:val="24"/>
        </w:rPr>
        <w:t xml:space="preserve">S M Nazmuz Sakib (Orchid- </w:t>
      </w:r>
      <w:hyperlink r:id="rId5" w:history="1">
        <w:r>
          <w:rPr>
            <w:rStyle w:val="Hyperlink"/>
            <w:rFonts w:eastAsiaTheme="majorEastAsia"/>
            <w:szCs w:val="24"/>
          </w:rPr>
          <w:t>https://orcid.org/0000-0001-9310-3014</w:t>
        </w:r>
      </w:hyperlink>
      <w:r>
        <w:rPr>
          <w:szCs w:val="24"/>
        </w:rPr>
        <w:t>) (</w:t>
      </w:r>
      <w:hyperlink r:id="rId6" w:history="1">
        <w:r>
          <w:rPr>
            <w:rStyle w:val="Hyperlink"/>
            <w:rFonts w:eastAsia="MS Mincho"/>
          </w:rPr>
          <w:t>sakibpedia@gmail.com</w:t>
        </w:r>
      </w:hyperlink>
      <w:r>
        <w:rPr>
          <w:rStyle w:val="Hyperlink"/>
          <w:rFonts w:eastAsia="MS Mincho"/>
          <w:sz w:val="24"/>
          <w:szCs w:val="24"/>
        </w:rPr>
        <w:t>)</w:t>
      </w:r>
    </w:p>
    <w:p w14:paraId="648DC923" w14:textId="77777777" w:rsidR="00D64A85" w:rsidRDefault="00D64A85" w:rsidP="00D64A85">
      <w:pPr>
        <w:spacing w:after="0" w:line="240" w:lineRule="auto"/>
        <w:rPr>
          <w:szCs w:val="24"/>
          <w:vertAlign w:val="superscript"/>
        </w:rPr>
      </w:pPr>
    </w:p>
    <w:p w14:paraId="1B875FC9" w14:textId="77777777" w:rsidR="00D64A85" w:rsidRDefault="00D64A85" w:rsidP="00D64A85">
      <w:pPr>
        <w:pStyle w:val="Affiliation"/>
        <w:rPr>
          <w:sz w:val="24"/>
          <w:szCs w:val="24"/>
          <w:vertAlign w:val="superscript"/>
        </w:rPr>
        <w:sectPr w:rsidR="00D64A8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E6A3070" w14:textId="5031A4AD" w:rsidR="00D64A85" w:rsidRDefault="00D64A85" w:rsidP="00D64A85">
      <w:pPr>
        <w:pStyle w:val="Affiliation"/>
        <w:rPr>
          <w:rFonts w:eastAsia="MS Mincho"/>
          <w:sz w:val="24"/>
          <w:szCs w:val="24"/>
        </w:rPr>
      </w:pPr>
      <w:r>
        <w:rPr>
          <w:sz w:val="24"/>
          <w:szCs w:val="24"/>
          <w:vertAlign w:val="superscript"/>
        </w:rPr>
        <w:t>1</w:t>
      </w:r>
      <w:r>
        <w:rPr>
          <w:rFonts w:eastAsia="MS Mincho"/>
          <w:sz w:val="24"/>
          <w:szCs w:val="24"/>
        </w:rPr>
        <w:t xml:space="preserve"> Graduate of BSc in Business Studies</w:t>
      </w:r>
    </w:p>
    <w:p w14:paraId="3AD101AB" w14:textId="77777777" w:rsidR="00D64A85" w:rsidRDefault="00D64A85" w:rsidP="00D64A85">
      <w:pPr>
        <w:pStyle w:val="Affiliation"/>
        <w:rPr>
          <w:rFonts w:eastAsia="MS Mincho"/>
          <w:sz w:val="24"/>
          <w:szCs w:val="24"/>
        </w:rPr>
      </w:pPr>
      <w:r>
        <w:rPr>
          <w:rFonts w:eastAsia="MS Mincho"/>
          <w:sz w:val="24"/>
          <w:szCs w:val="24"/>
        </w:rPr>
        <w:t>School of Business And Trade</w:t>
      </w:r>
    </w:p>
    <w:p w14:paraId="7F39D3CF" w14:textId="77777777" w:rsidR="00D64A85" w:rsidRDefault="00D64A85" w:rsidP="00D64A85">
      <w:pPr>
        <w:pStyle w:val="Affiliation"/>
        <w:rPr>
          <w:rFonts w:eastAsia="MS Mincho"/>
          <w:sz w:val="24"/>
          <w:szCs w:val="24"/>
        </w:rPr>
      </w:pPr>
      <w:r>
        <w:rPr>
          <w:color w:val="222222"/>
          <w:sz w:val="24"/>
          <w:szCs w:val="24"/>
          <w:shd w:val="clear" w:color="auto" w:fill="FFFFFF"/>
        </w:rPr>
        <w:t>Pilatusstrasse 6003, 6003 Luzern, Switzerland</w:t>
      </w:r>
    </w:p>
    <w:p w14:paraId="687FB278" w14:textId="77777777" w:rsidR="00D64A85" w:rsidRDefault="00D64A85" w:rsidP="00D64A85">
      <w:pPr>
        <w:pStyle w:val="Affiliation"/>
        <w:rPr>
          <w:rFonts w:eastAsia="MS Mincho"/>
          <w:sz w:val="24"/>
          <w:szCs w:val="24"/>
        </w:rPr>
      </w:pPr>
      <w:r>
        <w:rPr>
          <w:sz w:val="24"/>
          <w:szCs w:val="24"/>
          <w:vertAlign w:val="superscript"/>
        </w:rPr>
        <w:t>1</w:t>
      </w:r>
      <w:r>
        <w:rPr>
          <w:rFonts w:eastAsia="MS Mincho"/>
          <w:sz w:val="24"/>
          <w:szCs w:val="24"/>
        </w:rPr>
        <w:t xml:space="preserve"> Student of LLB(Hon’s)</w:t>
      </w:r>
    </w:p>
    <w:p w14:paraId="05EE929E" w14:textId="77777777" w:rsidR="00D64A85" w:rsidRDefault="00D64A85" w:rsidP="00D64A85">
      <w:pPr>
        <w:pStyle w:val="Affiliation"/>
        <w:rPr>
          <w:rFonts w:eastAsia="MS Mincho"/>
          <w:sz w:val="24"/>
          <w:szCs w:val="24"/>
        </w:rPr>
      </w:pPr>
      <w:r>
        <w:rPr>
          <w:rFonts w:eastAsia="MS Mincho"/>
          <w:sz w:val="24"/>
          <w:szCs w:val="24"/>
        </w:rPr>
        <w:t xml:space="preserve"> Department of Law</w:t>
      </w:r>
    </w:p>
    <w:p w14:paraId="2C7B75E4" w14:textId="77777777" w:rsidR="00D64A85" w:rsidRDefault="00D64A85" w:rsidP="00D64A85">
      <w:pPr>
        <w:pStyle w:val="Affiliation"/>
        <w:rPr>
          <w:rFonts w:eastAsia="MS Mincho"/>
          <w:sz w:val="24"/>
          <w:szCs w:val="24"/>
        </w:rPr>
      </w:pPr>
      <w:r>
        <w:rPr>
          <w:rFonts w:eastAsia="MS Mincho"/>
          <w:sz w:val="24"/>
          <w:szCs w:val="24"/>
        </w:rPr>
        <w:t>Dhaka International University</w:t>
      </w:r>
    </w:p>
    <w:p w14:paraId="1766720A" w14:textId="77777777" w:rsidR="00D64A85" w:rsidRDefault="00D64A85" w:rsidP="00D64A85">
      <w:pPr>
        <w:pStyle w:val="Affiliation"/>
        <w:rPr>
          <w:color w:val="222222"/>
          <w:sz w:val="24"/>
          <w:szCs w:val="24"/>
          <w:shd w:val="clear" w:color="auto" w:fill="FFFFFF"/>
        </w:rPr>
      </w:pPr>
      <w:r>
        <w:rPr>
          <w:color w:val="222222"/>
          <w:sz w:val="24"/>
          <w:szCs w:val="24"/>
          <w:shd w:val="clear" w:color="auto" w:fill="FFFFFF"/>
        </w:rPr>
        <w:t>House # 4, Road # 1, Block - F, Dhaka 1213</w:t>
      </w:r>
    </w:p>
    <w:p w14:paraId="4512D1A0" w14:textId="77777777" w:rsidR="00D64A85" w:rsidRDefault="00D64A85" w:rsidP="0052629B">
      <w:pPr>
        <w:spacing w:after="0"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sectPr w:rsidR="00D64A85" w:rsidSect="00D64A85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0450A0DB" w14:textId="33725AD1" w:rsidR="00D64A85" w:rsidRPr="0052629B" w:rsidRDefault="00D64A85" w:rsidP="0052629B">
      <w:pPr>
        <w:spacing w:after="0"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4F8F7AF" w14:textId="4EE7BFDB" w:rsidR="00087CAA" w:rsidRPr="0052629B" w:rsidRDefault="00F70432" w:rsidP="0052629B">
      <w:pPr>
        <w:spacing w:after="0"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bstract</w:t>
      </w:r>
    </w:p>
    <w:p w14:paraId="2F426645" w14:textId="00B39ACB" w:rsidR="00F70432" w:rsidRDefault="0083586F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Consumers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'</w:t>
      </w:r>
      <w:r w:rsidR="00F81C1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81C1A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emand</w:t>
      </w:r>
      <w:r w:rsidR="00F81C1A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rception</w:t>
      </w:r>
      <w:r w:rsidR="00F81C1A">
        <w:rPr>
          <w:rFonts w:ascii="Times New Roman" w:hAnsi="Times New Roman" w:cs="Times New Roman"/>
          <w:color w:val="000000" w:themeColor="text1"/>
          <w:sz w:val="24"/>
          <w:szCs w:val="24"/>
        </w:rPr>
        <w:t>, and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ference for high quality, safe food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awareness </w:t>
      </w:r>
      <w:r w:rsidR="00F81C1A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A730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health hazards of synthetic and chemical preservatives ha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ve</w:t>
      </w:r>
      <w:r w:rsidR="002A730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A441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ttracted</w:t>
      </w:r>
      <w:r w:rsidR="002A730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food </w:t>
      </w:r>
      <w:r w:rsidR="00DA441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ocessors</w:t>
      </w:r>
      <w:r w:rsidR="002A730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food </w:t>
      </w:r>
      <w:r w:rsidR="00DA441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echnologist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'</w:t>
      </w:r>
      <w:r w:rsidR="00DA441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2A730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industries t</w:t>
      </w:r>
      <w:r w:rsidR="00176A5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o develop innovative techniques with the incorporation of natural components and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76A5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minimal processing.</w:t>
      </w:r>
      <w:r w:rsidR="0000162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veloping and utilizing the active edible coatings for shelf </w:t>
      </w:r>
      <w:r w:rsidR="00FF0C5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tability</w:t>
      </w:r>
      <w:r w:rsidR="0000162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</w:t>
      </w:r>
      <w:r w:rsidR="005A4C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emi-</w:t>
      </w:r>
      <w:r w:rsidR="00FF0C5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erishable</w:t>
      </w:r>
      <w:r w:rsidR="005A4C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ods is one of </w:t>
      </w:r>
      <w:r w:rsidR="003D22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se new innovative techniques</w:t>
      </w:r>
      <w:r w:rsidR="005A4C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F0C5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D6E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'</w:t>
      </w:r>
      <w:r w:rsidR="001D6E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why 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D6E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esent study is planned to develop active edible coating using clove and pepper</w:t>
      </w:r>
      <w:r w:rsidR="003D22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mint</w:t>
      </w:r>
      <w:r w:rsidR="001D6E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sential oils as active ingredients and whey powder as 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D6E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se material. </w:t>
      </w:r>
      <w:r w:rsidR="00912C5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ssential oils of peppermint and clove possess the anti</w:t>
      </w:r>
      <w:r w:rsidR="00F81C1A">
        <w:rPr>
          <w:rFonts w:ascii="Times New Roman" w:hAnsi="Times New Roman" w:cs="Times New Roman"/>
          <w:color w:val="000000" w:themeColor="text1"/>
          <w:sz w:val="24"/>
          <w:szCs w:val="24"/>
        </w:rPr>
        <w:t>oxidant</w:t>
      </w:r>
      <w:r w:rsidR="00912C5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anti</w:t>
      </w:r>
      <w:r w:rsidR="00F81C1A">
        <w:rPr>
          <w:rFonts w:ascii="Times New Roman" w:hAnsi="Times New Roman" w:cs="Times New Roman"/>
          <w:color w:val="000000" w:themeColor="text1"/>
          <w:sz w:val="24"/>
          <w:szCs w:val="24"/>
        </w:rPr>
        <w:t>microbial</w:t>
      </w:r>
      <w:r w:rsidR="00912C5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perties. </w:t>
      </w:r>
      <w:r w:rsidR="00797A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supposed that </w:t>
      </w:r>
      <w:r w:rsidR="00912C5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se properties of </w:t>
      </w:r>
      <w:r w:rsidR="00797A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ssential oils may enhance the safety, quality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797A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shelf stability of the cheese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uring</w:t>
      </w:r>
      <w:r w:rsidR="00797A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orage. </w:t>
      </w:r>
      <w:r w:rsidR="00DC3F2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ft cheese will be </w:t>
      </w:r>
      <w:r w:rsidR="00F610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epared,</w:t>
      </w:r>
      <w:r w:rsidR="00DC3F2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</w:t>
      </w:r>
      <w:r w:rsidR="001D6E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he</w:t>
      </w:r>
      <w:r w:rsidR="00DC3F2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e</w:t>
      </w:r>
      <w:r w:rsidR="001D6E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atings will be applied</w:t>
      </w:r>
      <w:r w:rsidR="00F610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it</w:t>
      </w:r>
      <w:r w:rsidR="00797A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Then</w:t>
      </w:r>
      <w:r w:rsidR="00DC3F2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ducts will be stored at 4 and 25 ℃ for 15 days</w:t>
      </w:r>
      <w:r w:rsidR="00797A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will be analyzed</w:t>
      </w:r>
      <w:r w:rsidR="009308C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97A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very 3</w:t>
      </w:r>
      <w:r w:rsidR="00797ABC" w:rsidRPr="0052629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rd</w:t>
      </w:r>
      <w:r w:rsidR="00797A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y </w:t>
      </w:r>
      <w:r w:rsidR="00900E3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r w:rsidR="00F610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arious </w:t>
      </w:r>
      <w:r w:rsidR="003D22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afety, quality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D22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shelf stability</w:t>
      </w:r>
      <w:r w:rsidR="00F610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tributes</w:t>
      </w:r>
      <w:r w:rsidR="00900E3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All the obtained data will be statically analyzed to check the level of significance of these coatings.</w:t>
      </w:r>
      <w:r w:rsidR="003D22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74C60682" w14:textId="77777777" w:rsidR="00D64A85" w:rsidRDefault="00D64A85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5460CF4" w14:textId="731FA77D" w:rsidR="00D64A85" w:rsidRDefault="00D64A85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Keywords: Soft cheese, Edible Oil Coating, Food Stability, Food Quality, Food Science, Food Engineering</w:t>
      </w:r>
    </w:p>
    <w:p w14:paraId="24E68932" w14:textId="77777777" w:rsidR="00D64A85" w:rsidRPr="0052629B" w:rsidRDefault="00D64A85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112D802" w14:textId="715E246A" w:rsidR="006A41FD" w:rsidRPr="0052629B" w:rsidRDefault="006A41FD" w:rsidP="0052629B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Introduction</w:t>
      </w:r>
    </w:p>
    <w:p w14:paraId="18AC71C4" w14:textId="7619EE56" w:rsidR="0015563E" w:rsidRPr="0052629B" w:rsidRDefault="00F72A16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wadays, food processors are confronting problems against using synthetic and </w:t>
      </w:r>
      <w:r w:rsidR="0012053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chemical preservative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2053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increase the shelf stability of dairy products due to their health hazards and consumer awareness. Now, c</w:t>
      </w:r>
      <w:r w:rsidR="001A127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sumers preferences, perception, and desire to take high quality </w:t>
      </w:r>
      <w:r w:rsidR="003956D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safe food has compelled the </w:t>
      </w:r>
      <w:r w:rsidR="00E7411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od </w:t>
      </w:r>
      <w:r w:rsidR="000C4CF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ocessors</w:t>
      </w:r>
      <w:r w:rsidR="00E7411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C4CF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C412A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od scientists to develop innovative techniques. Innovative technologies like </w:t>
      </w:r>
      <w:r w:rsidR="009E6D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microfiltration, high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9E6D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essure processing, high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9E6D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intensity ultrasound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9E6D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E6D9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and </w:t>
      </w:r>
      <w:r w:rsidR="00A753F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ible coatings are best alternate to combat these challenges. </w:t>
      </w:r>
      <w:r w:rsidR="00F8400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se are green food processing techniques and are principally designed for energy efficiency, simplicity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F8400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economy.</w:t>
      </w:r>
    </w:p>
    <w:p w14:paraId="54D2D68E" w14:textId="0311CA6B" w:rsidR="004845C0" w:rsidRPr="0052629B" w:rsidRDefault="001C16BD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Cheese is a dairy product that is liked and consumed directly or indirectly</w:t>
      </w:r>
      <w:r w:rsidR="00C848B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ue to its nutritional benefits and therapeutic significance </w:t>
      </w:r>
      <w:r w:rsidR="00BC378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ound the globe </w:t>
      </w:r>
      <w:r w:rsidR="00C848B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proofErr w:type="spellStart"/>
      <w:r w:rsidR="00C848B1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llia</w:t>
      </w:r>
      <w:proofErr w:type="spellEnd"/>
      <w:r w:rsidR="00C848B1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848B1" w:rsidRPr="0052629B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et al.,</w:t>
      </w:r>
      <w:r w:rsidR="00C848B1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2008).</w:t>
      </w:r>
      <w:r w:rsidR="00BC3781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4C3451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heese is very popular for its flavor, nutritional</w:t>
      </w:r>
      <w:r w:rsidR="00855F7D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texture</w:t>
      </w:r>
      <w:r w:rsidR="00C8269E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value</w:t>
      </w:r>
      <w:r w:rsidR="00855F7D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flavor</w:t>
      </w:r>
      <w:r w:rsidR="00462283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855F7D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functionality</w:t>
      </w:r>
      <w:r w:rsidR="005D2593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C8269E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oft cheese is biochemically and biologically active due to its high </w:t>
      </w:r>
      <w:r w:rsidR="00310684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oisture content</w:t>
      </w:r>
      <w:r w:rsidR="00462283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Consequently, it</w:t>
      </w:r>
      <w:r w:rsidR="00310684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dergo</w:t>
      </w:r>
      <w:r w:rsidR="00FA162A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s alteration of texture, loss in moisture, functionality, flavor</w:t>
      </w:r>
      <w:r w:rsidR="00462283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FA162A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safety profile that eventually causes deterioratio</w:t>
      </w:r>
      <w:r w:rsidR="004845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(Fox </w:t>
      </w:r>
      <w:r w:rsidR="004845C0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t al.</w:t>
      </w:r>
      <w:r w:rsidR="004845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 2000).</w:t>
      </w:r>
    </w:p>
    <w:p w14:paraId="0A1A7BE4" w14:textId="73A09693" w:rsidR="00F52BC0" w:rsidRPr="0052629B" w:rsidRDefault="00CB4387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ajor problem of the dairy sector is low storage stability due </w:t>
      </w:r>
      <w:r w:rsidR="00DC30B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the </w:t>
      </w:r>
      <w:r w:rsidR="00D7445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rancidity</w:t>
      </w:r>
      <w:r w:rsidR="00DC30B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 microbial activity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5502A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oxidation </w:t>
      </w:r>
      <w:r w:rsidR="00D7445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egradation.</w:t>
      </w:r>
      <w:r w:rsidR="00476C2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3489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esently these issues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avoided by utilizing</w:t>
      </w:r>
      <w:r w:rsidR="0033489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emical or synthetic preservatives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3489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75D1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Now, as said earlier, consumer</w:t>
      </w:r>
      <w:r w:rsidR="0008629A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75D1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hav</w:t>
      </w:r>
      <w:r w:rsidR="00C75D1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 become more </w:t>
      </w:r>
      <w:r w:rsidR="0008629A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ware and conscious about the </w:t>
      </w:r>
      <w:r w:rsidR="00CF58C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lection of diet due to the 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harmful</w:t>
      </w:r>
      <w:r w:rsidR="00CF58C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oxic effects of 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rtificial</w:t>
      </w:r>
      <w:r w:rsidR="00CF58C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servatives on the health (</w:t>
      </w:r>
      <w:r w:rsidR="00CF58C2" w:rsidRPr="0052629B">
        <w:rPr>
          <w:rFonts w:ascii="Times New Roman" w:eastAsia="AdvGulliv-R" w:hAnsi="Times New Roman" w:cs="Times New Roman"/>
          <w:color w:val="000000" w:themeColor="text1"/>
          <w:sz w:val="24"/>
          <w:szCs w:val="24"/>
        </w:rPr>
        <w:t xml:space="preserve">Mazzocchi </w:t>
      </w:r>
      <w:r w:rsidR="00CF58C2" w:rsidRPr="0052629B">
        <w:rPr>
          <w:rFonts w:ascii="Times New Roman" w:eastAsia="AdvGulliv-R" w:hAnsi="Times New Roman" w:cs="Times New Roman"/>
          <w:i/>
          <w:color w:val="000000" w:themeColor="text1"/>
          <w:sz w:val="24"/>
          <w:szCs w:val="24"/>
        </w:rPr>
        <w:t>et al.,</w:t>
      </w:r>
      <w:r w:rsidR="00CF58C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08). </w:t>
      </w:r>
      <w:r w:rsidR="00F8154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is has attracted the food processors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'</w:t>
      </w:r>
      <w:r w:rsidR="00F8154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tention towards the natural antioxidants and antimicrobials agents </w:t>
      </w:r>
      <w:r w:rsidR="008913C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because of their harmless nature and ability to enh</w:t>
      </w:r>
      <w:r w:rsidR="00C529A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nce food stability</w:t>
      </w:r>
      <w:r w:rsidR="009153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Campos </w:t>
      </w:r>
      <w:r w:rsidR="009153C9"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.,</w:t>
      </w:r>
      <w:r w:rsidR="009153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1).</w:t>
      </w:r>
    </w:p>
    <w:p w14:paraId="323A9A53" w14:textId="028B310C" w:rsidR="00FD405E" w:rsidRPr="0052629B" w:rsidRDefault="00462283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 r</w:t>
      </w:r>
      <w:r w:rsidR="00B6002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uction of the utilization of conventionally used chemical and synthetic preservatives has now become a challenge </w:t>
      </w:r>
      <w:r w:rsidR="00A4464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food industries for the production of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4464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fe end product. One of the </w:t>
      </w:r>
      <w:r w:rsidR="00D359C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modern-day</w:t>
      </w:r>
      <w:r w:rsidR="00A4464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10B7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actics</w:t>
      </w:r>
      <w:r w:rsidR="00D359C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872B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o reduce the utilization of these chemical and synthetic preservative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872B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E7E3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tilization of edible coatings and films </w:t>
      </w:r>
      <w:r w:rsidR="0002227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(Soliva and Martin, 2003).</w:t>
      </w:r>
      <w:r w:rsidR="0012519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 d</w:t>
      </w:r>
      <w:r w:rsidR="0012519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velopment of edible coating and their use to combat food safety and quality issue</w:t>
      </w:r>
      <w:r w:rsidR="003A392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ha</w:t>
      </w:r>
      <w:r w:rsidR="003A392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now become a burning topic. </w:t>
      </w:r>
      <w:r w:rsidR="007D427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dible coating</w:t>
      </w:r>
      <w:r w:rsidR="00CA2B3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are </w:t>
      </w:r>
      <w:r w:rsidR="00223BB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emi-permeable</w:t>
      </w:r>
      <w:r w:rsidR="00CA2B3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n layer covering the food surface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They</w:t>
      </w:r>
      <w:r w:rsidR="00EF20A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eaten as a part of the product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="00EF20A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6328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biodegradable, </w:t>
      </w:r>
      <w:r w:rsidR="005C5E1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non-polluting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C5E1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="0006328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vide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06328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ppealing look to the food</w:t>
      </w:r>
      <w:r w:rsidR="005C5E1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2227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Kang </w:t>
      </w:r>
      <w:r w:rsidR="0002227D"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.,</w:t>
      </w:r>
      <w:r w:rsidR="0002227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3).</w:t>
      </w:r>
    </w:p>
    <w:p w14:paraId="06C4B585" w14:textId="7B986197" w:rsidR="00903B5C" w:rsidRPr="0052629B" w:rsidRDefault="00462283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95244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fferent natural ingredients 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like</w:t>
      </w:r>
      <w:r w:rsidR="0095244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lysaccharides, </w:t>
      </w:r>
      <w:r w:rsidR="00CB5A1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oteins, and lipids, and by adding plasticizer and s</w:t>
      </w:r>
      <w:r w:rsidR="006968F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urfactants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used to develop 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ible coatings</w:t>
      </w:r>
      <w:r w:rsidR="006968F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53EE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ir efficiency depends on the ad</w:t>
      </w:r>
      <w:r w:rsidR="009B2CF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ence capacity and application method. </w:t>
      </w:r>
      <w:r w:rsidR="00F8288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Bruising, dipping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F8288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spraying are the commonly used methods</w:t>
      </w:r>
      <w:r w:rsidR="00EF5F4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coat the surface of foods. </w:t>
      </w:r>
      <w:r w:rsidR="00A84AB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se semi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A84AB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ermeable membranes</w:t>
      </w:r>
      <w:r w:rsidR="00223BB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vent the gaseous exchange and </w:t>
      </w:r>
      <w:r w:rsidR="00903B5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minimize the loss of moisture from food (Lin and Zhao, 2007).</w:t>
      </w:r>
    </w:p>
    <w:p w14:paraId="5F2B17BE" w14:textId="3774AD9B" w:rsidR="00F90950" w:rsidRPr="0052629B" w:rsidRDefault="00EC0673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Nowadays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new technology, 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ctive edible coating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used to prolong the quality and enhance the safety of processed as well 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esh food and food products. </w:t>
      </w:r>
      <w:r w:rsidR="00E4097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ctive e</w:t>
      </w:r>
      <w:r w:rsidR="00170D6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ible coating</w:t>
      </w:r>
      <w:r w:rsidR="00E4097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70D6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prepared by </w:t>
      </w:r>
      <w:r w:rsidR="0012198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incorporating</w:t>
      </w:r>
      <w:r w:rsidR="00170D6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active ingredients (antimicrobials, antioxidants, and phenolic </w:t>
      </w:r>
      <w:r w:rsidR="0012198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compounds</w:t>
      </w:r>
      <w:r w:rsidR="00170D6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to the simple edible coating </w:t>
      </w:r>
      <w:r w:rsidR="0012198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ingredients</w:t>
      </w:r>
      <w:r w:rsidR="003367D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58451B"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ánchez-González</w:t>
      </w:r>
      <w:r w:rsidR="0058451B"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3367D8"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</w:t>
      </w:r>
      <w:r w:rsidR="003367D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, 2011)</w:t>
      </w:r>
      <w:r w:rsidR="00170D6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E199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se active ingredients may be natural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E199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ke vitamin C, </w:t>
      </w:r>
      <w:r w:rsidR="003268F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Vitamin E, essential oils, plant extracts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E199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268F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several other compounds </w:t>
      </w:r>
      <w:r w:rsidR="005E199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or synthetic</w:t>
      </w:r>
      <w:r w:rsidR="003268F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7602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natural ingredients can be used individually or in combination as 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17602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replacer o</w:t>
      </w:r>
      <w:r w:rsidR="00BF00F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f the synthetic one</w:t>
      </w:r>
      <w:r w:rsidR="00CF281A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of their antimicrobial and antioxidative properties </w:t>
      </w:r>
      <w:r w:rsidR="0002227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Perdones </w:t>
      </w:r>
      <w:r w:rsidR="0002227D"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.</w:t>
      </w:r>
      <w:r w:rsidR="0002227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 2014).</w:t>
      </w:r>
      <w:r w:rsidR="000C184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B6F1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However,</w:t>
      </w:r>
      <w:r w:rsidR="000C184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ynthetic ones like TBHQ, dodecyl gallate, octyl gallate, P</w:t>
      </w:r>
      <w:r w:rsidR="00C672D6">
        <w:rPr>
          <w:rFonts w:ascii="Times New Roman" w:hAnsi="Times New Roman" w:cs="Times New Roman"/>
          <w:color w:val="000000" w:themeColor="text1"/>
          <w:sz w:val="24"/>
          <w:szCs w:val="24"/>
        </w:rPr>
        <w:t>.G.</w:t>
      </w:r>
      <w:r w:rsidR="000C184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 BHA</w:t>
      </w:r>
      <w:r w:rsidR="006A15C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0C184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BHT</w:t>
      </w:r>
      <w:r w:rsidR="002020A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F9095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90950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tc</w:t>
      </w:r>
      <w:r w:rsidR="002020A8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.,</w:t>
      </w:r>
      <w:r w:rsidR="00F90950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F9095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quire legal approval as </w:t>
      </w:r>
      <w:r w:rsidR="006B6F1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nontoxic</w:t>
      </w:r>
      <w:r w:rsidR="00F9095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humans for use</w:t>
      </w:r>
      <w:r w:rsidR="0002227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bookmarkStart w:id="1" w:name="_Hlk44312136"/>
      <w:r w:rsidR="0002227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re </w:t>
      </w:r>
      <w:bookmarkEnd w:id="1"/>
      <w:r w:rsidR="0002227D"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</w:t>
      </w:r>
      <w:r w:rsidR="0002227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, 2010). </w:t>
      </w:r>
    </w:p>
    <w:p w14:paraId="33009584" w14:textId="054BFD8C" w:rsidR="00804FC0" w:rsidRPr="0052629B" w:rsidRDefault="008454FE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Water, lipids</w:t>
      </w:r>
      <w:r w:rsidR="002020A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asein are the major constituents of the cheese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k</w:t>
      </w:r>
      <w:r w:rsidR="002020A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ing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020A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it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very complex produc</w:t>
      </w:r>
      <w:r w:rsidR="0039123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any </w:t>
      </w:r>
      <w:r w:rsidR="00EE039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uncontrolled factors during processing, handling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EE039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storage </w:t>
      </w:r>
      <w:r w:rsidR="00E67BF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results in the quality losses of cheese</w:t>
      </w:r>
      <w:r w:rsidR="0006026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Unhygi</w:t>
      </w:r>
      <w:r w:rsidR="006C67A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06026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6C67A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06026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6C67A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ditions and high moisture content make things easy for </w:t>
      </w:r>
      <w:r w:rsidR="00E75A5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robial activity that deteriorate the product. </w:t>
      </w:r>
      <w:r w:rsidR="00966FC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robes </w:t>
      </w:r>
      <w:r w:rsidR="008E3B9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e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grad</w:t>
      </w:r>
      <w:r w:rsidR="008E3B9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 f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lavo</w:t>
      </w:r>
      <w:r w:rsidR="008E3B9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r and structure of the cheese and thus results in the reduction of demand by the consumers</w:t>
      </w:r>
      <w:r w:rsidR="00804F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ause 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ubstantial</w:t>
      </w:r>
      <w:r w:rsidR="00804FC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conomic losses to industries</w:t>
      </w:r>
      <w:r w:rsidR="008E3B9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E2626D5" w14:textId="14C28DD4" w:rsidR="00F44DAC" w:rsidRDefault="008122B7" w:rsidP="0052629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ny studies have been </w:t>
      </w:r>
      <w:r w:rsidR="00372DD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conducted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combat this deterioration of the cheese</w:t>
      </w:r>
      <w:r w:rsidR="008744C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include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8744C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utilization of </w:t>
      </w:r>
      <w:r w:rsidR="002D3D5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ynthetic antimicrobial agents like </w:t>
      </w:r>
      <w:r w:rsidR="00372DD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otassium sorbate, sorbic acid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72DD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benzoic acid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C31A8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31A80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tc</w:t>
      </w:r>
      <w:r w:rsidR="001B58A0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.</w:t>
      </w:r>
      <w:r w:rsidR="00372DD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Cha and Chinnan, 2004).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24D1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From the above</w:t>
      </w:r>
      <w:r w:rsidR="001B58A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924D1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iven </w:t>
      </w:r>
      <w:r w:rsidR="003F105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iscussion,</w:t>
      </w:r>
      <w:r w:rsidR="00924D1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can be supposed that active edible coatings can be useful for enhancing microbial safety and maintain the quality of the cheese </w:t>
      </w:r>
      <w:r w:rsidR="003F105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roughout</w:t>
      </w:r>
      <w:r w:rsidR="00924D1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orage. That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'</w:t>
      </w:r>
      <w:r w:rsidR="00924D1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why </w:t>
      </w:r>
      <w:r w:rsidR="00E61F6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924D1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ent study </w:t>
      </w:r>
      <w:r w:rsidR="004411E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FE26E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esigned</w:t>
      </w:r>
      <w:r w:rsidR="00A669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develop whey powder</w:t>
      </w:r>
      <w:r w:rsidR="00C672D6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A669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sed coatings clove and peppermint essential oil as active ingredients </w:t>
      </w:r>
      <w:r w:rsidR="00F44D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</w:t>
      </w:r>
      <w:r w:rsidR="00C672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44D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llowing </w:t>
      </w:r>
      <w:r w:rsidR="00244292">
        <w:rPr>
          <w:rFonts w:ascii="Times New Roman" w:hAnsi="Times New Roman" w:cs="Times New Roman"/>
          <w:color w:val="000000" w:themeColor="text1"/>
          <w:sz w:val="24"/>
          <w:szCs w:val="24"/>
        </w:rPr>
        <w:t>objectives.</w:t>
      </w:r>
    </w:p>
    <w:p w14:paraId="1D38C1A0" w14:textId="06C7BAB6" w:rsidR="00F44DAC" w:rsidRPr="00E901F7" w:rsidRDefault="00F44DAC" w:rsidP="00E901F7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>Developing</w:t>
      </w:r>
      <w:r w:rsidR="00157E9C"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ive edible oil coating</w:t>
      </w:r>
      <w:r w:rsidR="009879B8"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57E9C"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incorporating clove and peppermint essential oil</w:t>
      </w:r>
    </w:p>
    <w:p w14:paraId="635965E5" w14:textId="77777777" w:rsidR="00244292" w:rsidRPr="00E901F7" w:rsidRDefault="00244292" w:rsidP="00E901F7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>Studying the properties of active edible oil coatings</w:t>
      </w:r>
    </w:p>
    <w:p w14:paraId="6ABB5FAF" w14:textId="2BB894EF" w:rsidR="00FB4390" w:rsidRPr="00E901F7" w:rsidRDefault="00FB4390" w:rsidP="00E901F7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>Preparation and coating of soft cheese</w:t>
      </w:r>
      <w:r w:rsidR="00CA07BF"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active edible oil coatings</w:t>
      </w:r>
    </w:p>
    <w:p w14:paraId="5534A75A" w14:textId="4F8B124B" w:rsidR="00244292" w:rsidRPr="00E901F7" w:rsidRDefault="00CA07BF" w:rsidP="00E901F7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>Assessment of s</w:t>
      </w:r>
      <w:r w:rsidR="00FB4390"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>afety</w:t>
      </w:r>
      <w:r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>, quality and shelf stability of coated chees</w:t>
      </w:r>
      <w:r w:rsidR="00E901F7" w:rsidRPr="00E901F7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</w:p>
    <w:p w14:paraId="0A7B617A" w14:textId="63072CEF" w:rsidR="006A41FD" w:rsidRPr="0052629B" w:rsidRDefault="006A41FD" w:rsidP="0052629B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aterials and Methods</w:t>
      </w:r>
    </w:p>
    <w:p w14:paraId="18743AEA" w14:textId="5D9C0293" w:rsidR="004C393D" w:rsidRPr="0052629B" w:rsidRDefault="004C393D" w:rsidP="0052629B">
      <w:pPr>
        <w:pStyle w:val="ListParagraph"/>
        <w:numPr>
          <w:ilvl w:val="1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rocurement of raw material</w:t>
      </w:r>
    </w:p>
    <w:p w14:paraId="0608CBF5" w14:textId="749C887F" w:rsidR="007A32FE" w:rsidRPr="0052629B" w:rsidRDefault="000833BB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Raw buffalo milk,</w:t>
      </w:r>
      <w:r w:rsidR="0011289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sential oil of clove and peppermint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xanthan gum</w:t>
      </w:r>
      <w:r w:rsidR="009903F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 glycerol, lecithin</w:t>
      </w:r>
      <w:r w:rsidR="00E61F6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1289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nd whey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wder </w:t>
      </w:r>
      <w:r w:rsidR="00695EA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will be</w:t>
      </w:r>
      <w:r w:rsidR="00F0431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cured from </w:t>
      </w:r>
      <w:r w:rsidR="00E61F6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0431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local market</w:t>
      </w:r>
      <w:r w:rsidR="0034175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Al-Ahsa, Saudi Arabia</w:t>
      </w:r>
      <w:r w:rsidR="00F0431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F5C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2726E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oft cheese will be</w:t>
      </w:r>
      <w:r w:rsidR="006F5C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nufactured by the method of </w:t>
      </w:r>
      <w:r w:rsidR="006F5C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6F5C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Mansour&lt;/Author&gt;&lt;Year&gt;2018&lt;/Year&gt;&lt;RecNum&gt;1&lt;/RecNum&gt;&lt;DisplayText&gt;(Mansour and Zaki, 2018)&lt;/DisplayText&gt;&lt;record&gt;&lt;rec-number&gt;1&lt;/rec-number&gt;&lt;foreign-keys&gt;&lt;key app="EN" db-id="zdsepd09uw9s0ueezt355wp8rzdp22dapp2t" timestamp="1593361801"&gt;1&lt;/key&gt;&lt;/foreign-keys&gt;&lt;ref-type name="Journal Article"&gt;17&lt;/ref-type&gt;&lt;contributors&gt;&lt;authors&gt;&lt;author&gt;Mansour, AIA&lt;/author&gt;&lt;author&gt;Zaki, KG&lt;/author&gt;&lt;/authors&gt;&lt;/contributors&gt;&lt;titles&gt;&lt;title&gt;Studies on the use of Lactobacillus rhamnosus in white soft cheese manufacture&lt;/title&gt;&lt;secondary-title&gt;Archives of Agriculture Sciences Journal&lt;/secondary-title&gt;&lt;/titles&gt;&lt;periodical&gt;&lt;full-title&gt;Archives of Agriculture Sciences Journal&lt;/full-title&gt;&lt;/periodical&gt;&lt;pages&gt;82-95&lt;/pages&gt;&lt;volume&gt;1&lt;/volume&gt;&lt;number&gt;1&lt;/number&gt;&lt;dates&gt;&lt;year&gt;2018&lt;/year&gt;&lt;/dates&gt;&lt;isbn&gt;2535-1680&lt;/isbn&gt;&lt;urls&gt;&lt;/urls&gt;&lt;/record&gt;&lt;/Cite&gt;&lt;/EndNote&gt;</w:instrText>
      </w:r>
      <w:r w:rsidR="006F5C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F5C58" w:rsidRPr="0052629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</w:t>
      </w:r>
      <w:r w:rsidR="00BA10A3" w:rsidRPr="0052629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ansour and Zaki, 2018</w:t>
      </w:r>
      <w:r w:rsidR="006F5C58" w:rsidRPr="0052629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6F5C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61F6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It</w:t>
      </w:r>
      <w:r w:rsidR="00E537C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coated with active edible coating</w:t>
      </w:r>
      <w:r w:rsidR="0016077A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pared according to </w:t>
      </w:r>
      <w:r w:rsidR="00E61F6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6077A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reatment plan of table </w:t>
      </w:r>
      <w:r w:rsidR="002168A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2.1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A</w:t>
      </w:r>
      <w:r w:rsidR="00961FA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fter coating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961FA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ducts</w:t>
      </w:r>
      <w:r w:rsidR="00E537C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stored</w:t>
      </w:r>
      <w:r w:rsidR="002726E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-5 ℃</w:t>
      </w:r>
      <w:r w:rsidR="0098503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15 days</w:t>
      </w:r>
      <w:r w:rsidR="00E537C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2726E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8503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oducts</w:t>
      </w:r>
      <w:r w:rsidR="00E537C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analyzed </w:t>
      </w:r>
      <w:r w:rsidR="002726E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for various physicochemical, microbial, antioxidant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2726E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sensory </w:t>
      </w:r>
      <w:r w:rsidR="0098503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character on every third (3</w:t>
      </w:r>
      <w:r w:rsidR="00985032" w:rsidRPr="0052629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rd</w:t>
      </w:r>
      <w:r w:rsidR="0098503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) day</w:t>
      </w:r>
      <w:r w:rsidR="002726E2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A27BD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 f</w:t>
      </w:r>
      <w:r w:rsidR="00A27BD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llowing treatment plan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will be</w:t>
      </w:r>
      <w:r w:rsidR="00A27BD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mulated</w:t>
      </w:r>
      <w:r w:rsidR="00F6605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achieve the goals.</w:t>
      </w:r>
    </w:p>
    <w:p w14:paraId="48C5148A" w14:textId="6EA12A53" w:rsidR="002168AD" w:rsidRPr="0052629B" w:rsidRDefault="002168AD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able 2.1. Treatment plan for formulation of edible coating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337"/>
        <w:gridCol w:w="2338"/>
        <w:gridCol w:w="2338"/>
      </w:tblGrid>
      <w:tr w:rsidR="0052629B" w:rsidRPr="0052629B" w14:paraId="12CC6BB0" w14:textId="77777777" w:rsidTr="00680CE8">
        <w:trPr>
          <w:jc w:val="center"/>
        </w:trPr>
        <w:tc>
          <w:tcPr>
            <w:tcW w:w="2337" w:type="dxa"/>
            <w:vMerge w:val="restart"/>
            <w:vAlign w:val="center"/>
          </w:tcPr>
          <w:p w14:paraId="0610A48F" w14:textId="3710EFA1" w:rsidR="00680CE8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Treatment</w:t>
            </w:r>
          </w:p>
        </w:tc>
        <w:tc>
          <w:tcPr>
            <w:tcW w:w="4676" w:type="dxa"/>
            <w:gridSpan w:val="2"/>
            <w:vAlign w:val="center"/>
          </w:tcPr>
          <w:p w14:paraId="6E3217EA" w14:textId="25A3BBAC" w:rsidR="00680CE8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ating</w:t>
            </w:r>
          </w:p>
        </w:tc>
      </w:tr>
      <w:tr w:rsidR="0052629B" w:rsidRPr="0052629B" w14:paraId="40C0A9E5" w14:textId="77777777" w:rsidTr="00680CE8">
        <w:trPr>
          <w:jc w:val="center"/>
        </w:trPr>
        <w:tc>
          <w:tcPr>
            <w:tcW w:w="2337" w:type="dxa"/>
            <w:vMerge/>
            <w:vAlign w:val="center"/>
          </w:tcPr>
          <w:p w14:paraId="311D584F" w14:textId="21398786" w:rsidR="00680CE8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2338" w:type="dxa"/>
            <w:vAlign w:val="center"/>
          </w:tcPr>
          <w:p w14:paraId="7F6C659A" w14:textId="47AF3331" w:rsidR="00680CE8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Peppermint oil</w:t>
            </w:r>
          </w:p>
        </w:tc>
        <w:tc>
          <w:tcPr>
            <w:tcW w:w="2338" w:type="dxa"/>
            <w:vAlign w:val="center"/>
          </w:tcPr>
          <w:p w14:paraId="7C82CB5D" w14:textId="7DFFE288" w:rsidR="00680CE8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Clove oil</w:t>
            </w:r>
          </w:p>
        </w:tc>
      </w:tr>
      <w:tr w:rsidR="0052629B" w:rsidRPr="0052629B" w14:paraId="31D3D0C4" w14:textId="77777777" w:rsidTr="00680CE8">
        <w:trPr>
          <w:jc w:val="center"/>
        </w:trPr>
        <w:tc>
          <w:tcPr>
            <w:tcW w:w="2337" w:type="dxa"/>
            <w:vAlign w:val="center"/>
          </w:tcPr>
          <w:p w14:paraId="5B4EA756" w14:textId="705369F2" w:rsidR="00C87FF2" w:rsidRPr="0052629B" w:rsidRDefault="00C87FF2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</w:t>
            </w: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 xml:space="preserve">o </w:t>
            </w: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softHyphen/>
            </w: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Control)</w:t>
            </w:r>
          </w:p>
        </w:tc>
        <w:tc>
          <w:tcPr>
            <w:tcW w:w="2338" w:type="dxa"/>
            <w:vAlign w:val="center"/>
          </w:tcPr>
          <w:p w14:paraId="21ABD1FB" w14:textId="693C93C7" w:rsidR="00C87FF2" w:rsidRPr="0052629B" w:rsidRDefault="00C87FF2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2338" w:type="dxa"/>
            <w:vAlign w:val="center"/>
          </w:tcPr>
          <w:p w14:paraId="57A3612D" w14:textId="53FE2F87" w:rsidR="00C87FF2" w:rsidRPr="0052629B" w:rsidRDefault="00C87FF2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</w:tr>
      <w:tr w:rsidR="0052629B" w:rsidRPr="0052629B" w14:paraId="60E79475" w14:textId="77777777" w:rsidTr="00680CE8">
        <w:trPr>
          <w:jc w:val="center"/>
        </w:trPr>
        <w:tc>
          <w:tcPr>
            <w:tcW w:w="2337" w:type="dxa"/>
            <w:vAlign w:val="center"/>
          </w:tcPr>
          <w:p w14:paraId="0821B107" w14:textId="731A0061" w:rsidR="00C87FF2" w:rsidRPr="0052629B" w:rsidRDefault="00C87FF2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</w:t>
            </w: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2338" w:type="dxa"/>
            <w:vAlign w:val="center"/>
          </w:tcPr>
          <w:p w14:paraId="48E43F0D" w14:textId="5CA28A11" w:rsidR="00C87FF2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5</w:t>
            </w:r>
            <w:r w:rsidR="009E7E7D"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  <w:tc>
          <w:tcPr>
            <w:tcW w:w="2338" w:type="dxa"/>
            <w:vAlign w:val="center"/>
          </w:tcPr>
          <w:p w14:paraId="7753B22E" w14:textId="61F22944" w:rsidR="00C87FF2" w:rsidRPr="0052629B" w:rsidRDefault="00C87FF2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</w:tr>
      <w:tr w:rsidR="0052629B" w:rsidRPr="0052629B" w14:paraId="378EC3C4" w14:textId="77777777" w:rsidTr="00680CE8">
        <w:trPr>
          <w:jc w:val="center"/>
        </w:trPr>
        <w:tc>
          <w:tcPr>
            <w:tcW w:w="2337" w:type="dxa"/>
            <w:vAlign w:val="center"/>
          </w:tcPr>
          <w:p w14:paraId="1794474F" w14:textId="3EAFF5C4" w:rsidR="00C87FF2" w:rsidRPr="0052629B" w:rsidRDefault="00C87FF2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</w:t>
            </w: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2338" w:type="dxa"/>
            <w:vAlign w:val="center"/>
          </w:tcPr>
          <w:p w14:paraId="0CA98D04" w14:textId="6297A862" w:rsidR="00C87FF2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75</w:t>
            </w:r>
            <w:r w:rsidR="009E7E7D"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  <w:tc>
          <w:tcPr>
            <w:tcW w:w="2338" w:type="dxa"/>
            <w:vAlign w:val="center"/>
          </w:tcPr>
          <w:p w14:paraId="5F9378D1" w14:textId="70DFA222" w:rsidR="00C87FF2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</w:tr>
      <w:tr w:rsidR="0052629B" w:rsidRPr="0052629B" w14:paraId="69DD1F31" w14:textId="77777777" w:rsidTr="00680CE8">
        <w:trPr>
          <w:jc w:val="center"/>
        </w:trPr>
        <w:tc>
          <w:tcPr>
            <w:tcW w:w="2337" w:type="dxa"/>
            <w:vAlign w:val="center"/>
          </w:tcPr>
          <w:p w14:paraId="53B1F7E5" w14:textId="38EADDF5" w:rsidR="00680CE8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</w:t>
            </w: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338" w:type="dxa"/>
            <w:vAlign w:val="center"/>
          </w:tcPr>
          <w:p w14:paraId="6D7FFD68" w14:textId="01795B5A" w:rsidR="00680CE8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  <w:r w:rsidR="009E7E7D"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  <w:tc>
          <w:tcPr>
            <w:tcW w:w="2338" w:type="dxa"/>
            <w:vAlign w:val="center"/>
          </w:tcPr>
          <w:p w14:paraId="62296A3A" w14:textId="718081A0" w:rsidR="00680CE8" w:rsidRPr="0052629B" w:rsidRDefault="00680CE8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</w:tr>
      <w:tr w:rsidR="0052629B" w:rsidRPr="0052629B" w14:paraId="105123F0" w14:textId="77777777" w:rsidTr="00680CE8">
        <w:trPr>
          <w:jc w:val="center"/>
        </w:trPr>
        <w:tc>
          <w:tcPr>
            <w:tcW w:w="2337" w:type="dxa"/>
            <w:vAlign w:val="center"/>
          </w:tcPr>
          <w:p w14:paraId="1862A74A" w14:textId="0AA6B0E5" w:rsidR="0044139B" w:rsidRPr="0052629B" w:rsidRDefault="0044139B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</w:t>
            </w: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2338" w:type="dxa"/>
            <w:vAlign w:val="center"/>
          </w:tcPr>
          <w:p w14:paraId="1BB872BD" w14:textId="2C0D5823" w:rsidR="0044139B" w:rsidRPr="0052629B" w:rsidRDefault="0044139B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2338" w:type="dxa"/>
            <w:vAlign w:val="center"/>
          </w:tcPr>
          <w:p w14:paraId="0E1680A0" w14:textId="27B2453E" w:rsidR="0044139B" w:rsidRPr="0052629B" w:rsidRDefault="0044139B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5</w:t>
            </w:r>
            <w:r w:rsidR="009E7E7D"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52629B" w:rsidRPr="0052629B" w14:paraId="6CD1C7B6" w14:textId="77777777" w:rsidTr="00680CE8">
        <w:trPr>
          <w:jc w:val="center"/>
        </w:trPr>
        <w:tc>
          <w:tcPr>
            <w:tcW w:w="2337" w:type="dxa"/>
            <w:vAlign w:val="center"/>
          </w:tcPr>
          <w:p w14:paraId="069EEC76" w14:textId="7F30D6E1" w:rsidR="0044139B" w:rsidRPr="0052629B" w:rsidRDefault="0044139B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</w:t>
            </w: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5</w:t>
            </w:r>
          </w:p>
        </w:tc>
        <w:tc>
          <w:tcPr>
            <w:tcW w:w="2338" w:type="dxa"/>
            <w:vAlign w:val="center"/>
          </w:tcPr>
          <w:p w14:paraId="19E2138E" w14:textId="0FB06130" w:rsidR="0044139B" w:rsidRPr="0052629B" w:rsidRDefault="0044139B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2338" w:type="dxa"/>
            <w:vAlign w:val="center"/>
          </w:tcPr>
          <w:p w14:paraId="1114FA44" w14:textId="7D17222E" w:rsidR="0044139B" w:rsidRPr="0052629B" w:rsidRDefault="0044139B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75</w:t>
            </w:r>
            <w:r w:rsidR="009E7E7D"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  <w:tr w:rsidR="0052629B" w:rsidRPr="0052629B" w14:paraId="74C44C85" w14:textId="77777777" w:rsidTr="00680CE8">
        <w:trPr>
          <w:jc w:val="center"/>
        </w:trPr>
        <w:tc>
          <w:tcPr>
            <w:tcW w:w="2337" w:type="dxa"/>
            <w:vAlign w:val="center"/>
          </w:tcPr>
          <w:p w14:paraId="180DE664" w14:textId="26790FB8" w:rsidR="0044139B" w:rsidRPr="0052629B" w:rsidRDefault="0044139B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</w:t>
            </w: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2338" w:type="dxa"/>
            <w:vAlign w:val="center"/>
          </w:tcPr>
          <w:p w14:paraId="684C3E8D" w14:textId="0D5CD186" w:rsidR="0044139B" w:rsidRPr="0052629B" w:rsidRDefault="0044139B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</w:t>
            </w:r>
          </w:p>
        </w:tc>
        <w:tc>
          <w:tcPr>
            <w:tcW w:w="2338" w:type="dxa"/>
            <w:vAlign w:val="center"/>
          </w:tcPr>
          <w:p w14:paraId="50089837" w14:textId="7B872F10" w:rsidR="0044139B" w:rsidRPr="0052629B" w:rsidRDefault="0044139B" w:rsidP="0052629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  <w:r w:rsidR="009E7E7D" w:rsidRPr="005262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%</w:t>
            </w:r>
          </w:p>
        </w:tc>
      </w:tr>
    </w:tbl>
    <w:p w14:paraId="5FEA29DD" w14:textId="48686418" w:rsidR="00637702" w:rsidRPr="0052629B" w:rsidRDefault="00637702" w:rsidP="0052629B">
      <w:pPr>
        <w:pStyle w:val="ListParagraph"/>
        <w:numPr>
          <w:ilvl w:val="1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dible coating development for soft cheese</w:t>
      </w:r>
    </w:p>
    <w:p w14:paraId="1A212DF3" w14:textId="0150CBD8" w:rsidR="00637702" w:rsidRPr="0052629B" w:rsidRDefault="00826A58" w:rsidP="0052629B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dible coating for soft cheese will be developed by the method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ongling </w:t>
      </w:r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.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011) with a little </w:t>
      </w:r>
      <w:r w:rsidR="00AE3A1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dification. </w:t>
      </w:r>
      <w:r w:rsidR="007B594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4</w:t>
      </w:r>
      <w:r w:rsidR="002B353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B594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 of whey powder will be used as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B594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base material</w:t>
      </w:r>
      <w:r w:rsidR="002B353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coating</w:t>
      </w:r>
      <w:r w:rsidR="007B594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2B353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 g of </w:t>
      </w:r>
      <w:r w:rsidR="00C659F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ll be used to increase the viscosity and 0.5 g lecithin as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C659F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mulsifier. </w:t>
      </w:r>
      <w:r w:rsidR="00D4603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ll these things will be</w:t>
      </w:r>
      <w:r w:rsidR="009903F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ken in a 250 mL beaker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9903F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8 mL of glycerol will be </w:t>
      </w:r>
      <w:r w:rsidR="004362C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ded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4362C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362C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4362C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nal volume will be raised to 100 mL by adding the distilled water.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 m</w:t>
      </w:r>
      <w:r w:rsidR="006E02F7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xture will be homogenized by continuous </w:t>
      </w:r>
      <w:r w:rsidR="00B7184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irring using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B7184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gnetic stirrer </w:t>
      </w:r>
      <w:r w:rsidR="00C76A1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make the coating solution uniform and viscous.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n</w:t>
      </w:r>
      <w:r w:rsidR="004E7EB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6620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aker will be covered with aluminum foil </w:t>
      </w:r>
      <w:r w:rsidR="008A5B5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nd allowed</w:t>
      </w:r>
      <w:r w:rsidR="004E7EB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cool at room </w:t>
      </w:r>
      <w:r w:rsidR="00D6620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mperature. </w:t>
      </w:r>
      <w:r w:rsidR="008A5B5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fterword,</w:t>
      </w:r>
      <w:r w:rsidR="008A5B5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ree different concentrations of peppermint and clove oil will be add</w:t>
      </w:r>
      <w:r w:rsidR="007376F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 in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376F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ating solution as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7376F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ctive ingredient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per the treatment plan</w:t>
      </w:r>
      <w:r w:rsidR="007376F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718A4D85" w14:textId="7C087823" w:rsidR="00233AB4" w:rsidRPr="0052629B" w:rsidRDefault="00233AB4" w:rsidP="0052629B">
      <w:pPr>
        <w:pStyle w:val="ListParagraph"/>
        <w:numPr>
          <w:ilvl w:val="1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nalysis of edible coating</w:t>
      </w:r>
    </w:p>
    <w:p w14:paraId="6BF5D544" w14:textId="6BAC5678" w:rsidR="00233AB4" w:rsidRPr="0052629B" w:rsidRDefault="005F502C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e</w:t>
      </w:r>
      <w:r w:rsidR="004C6820" w:rsidRPr="005262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ble coating will be analyzed for pH (</w:t>
      </w:r>
      <w:r w:rsidR="004C682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g </w:t>
      </w:r>
      <w:r w:rsidR="004C6820"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</w:t>
      </w:r>
      <w:r w:rsidR="004C682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, 2007), acidity (AOAC, 2016), viscosity (Gassem and Frank, 1991)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C682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A4348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ter activity (El-Nimr </w:t>
      </w:r>
      <w:r w:rsidR="00A4348E"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</w:t>
      </w:r>
      <w:r w:rsidR="00A4348E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2010). </w:t>
      </w:r>
    </w:p>
    <w:p w14:paraId="06357E71" w14:textId="30BECC8B" w:rsidR="005E3C30" w:rsidRPr="0052629B" w:rsidRDefault="00005B39" w:rsidP="0052629B">
      <w:pPr>
        <w:pStyle w:val="ListParagraph"/>
        <w:numPr>
          <w:ilvl w:val="1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nalysis of C</w:t>
      </w:r>
      <w:r w:rsidR="00F1353A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heese</w:t>
      </w:r>
    </w:p>
    <w:p w14:paraId="7B9314EB" w14:textId="011296D0" w:rsidR="00842DE7" w:rsidRPr="0052629B" w:rsidRDefault="000C07FE" w:rsidP="0052629B">
      <w:pPr>
        <w:pStyle w:val="ListParagraph"/>
        <w:numPr>
          <w:ilvl w:val="2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hysicochemical analysis</w:t>
      </w:r>
    </w:p>
    <w:p w14:paraId="4130571F" w14:textId="6902E67C" w:rsidR="00CB0926" w:rsidRPr="0052629B" w:rsidRDefault="00851D91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Moisture content, crude fat, crude protein, ash content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H will be analyzed by the method of AOAC (2016). </w:t>
      </w:r>
      <w:r w:rsidR="00FD221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ter activity will be </w:t>
      </w:r>
      <w:r w:rsidR="00F822E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etermined</w:t>
      </w:r>
      <w:r w:rsidR="00FD221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following the procedure of El-Nimr </w:t>
      </w:r>
      <w:r w:rsidR="00FD2210"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</w:t>
      </w:r>
      <w:r w:rsidR="00FD221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(2010)</w:t>
      </w:r>
      <w:r w:rsidR="00F822E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03256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he t</w:t>
      </w:r>
      <w:r w:rsidR="0003256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xture</w:t>
      </w:r>
      <w:r w:rsidR="006E78B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cheese will b</w:t>
      </w:r>
      <w:r w:rsidR="00471D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 analyzed by texture analyzer according to the method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scribed</w:t>
      </w:r>
      <w:r w:rsidR="00471D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</w:t>
      </w:r>
      <w:proofErr w:type="spellStart"/>
      <w:r w:rsidR="00471D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Zisu</w:t>
      </w:r>
      <w:proofErr w:type="spellEnd"/>
      <w:r w:rsidR="00471DB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Shah (2007).</w:t>
      </w:r>
    </w:p>
    <w:p w14:paraId="25662315" w14:textId="5D192507" w:rsidR="00CB63CA" w:rsidRPr="0052629B" w:rsidRDefault="00CB63CA" w:rsidP="0052629B">
      <w:pPr>
        <w:pStyle w:val="ListParagraph"/>
        <w:numPr>
          <w:ilvl w:val="2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PPH and Peroxide Value analysis</w:t>
      </w:r>
    </w:p>
    <w:p w14:paraId="28AE77C1" w14:textId="35761E00" w:rsidR="00CB63CA" w:rsidRPr="0052629B" w:rsidRDefault="0066787C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PPH will be analyzed by the method of Ghafoor </w:t>
      </w:r>
      <w:r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t al.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010)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</w:t>
      </w:r>
      <w:r w:rsidR="00CE125A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le peroxide value that is an indication of fat oxidation will be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xamin</w:t>
      </w:r>
      <w:r w:rsidR="00CE125A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d by the method of AOAC (2016).</w:t>
      </w:r>
    </w:p>
    <w:p w14:paraId="02F03AF7" w14:textId="5F134BB7" w:rsidR="00ED1D5F" w:rsidRPr="0052629B" w:rsidRDefault="00ED1D5F" w:rsidP="0052629B">
      <w:pPr>
        <w:pStyle w:val="ListParagraph"/>
        <w:numPr>
          <w:ilvl w:val="2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Proteolysis </w:t>
      </w:r>
      <w:r w:rsidR="00150C7C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</w:t>
      </w: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sessment by RP-HPLC</w:t>
      </w:r>
    </w:p>
    <w:p w14:paraId="4C036BA0" w14:textId="569468A6" w:rsidR="000C07FE" w:rsidRPr="0052629B" w:rsidRDefault="005F502C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 p</w:t>
      </w:r>
      <w:r w:rsidR="00C524F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oteolysis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sessment </w:t>
      </w:r>
      <w:r w:rsidR="00C524F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sample will be assessed by RP-HPLC according to the procedure of Verdini </w:t>
      </w:r>
      <w:r w:rsidR="00C524F6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t al.</w:t>
      </w:r>
      <w:r w:rsidR="00C524F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004)</w:t>
      </w:r>
      <w:r w:rsidR="00423AA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66753AE" w14:textId="5D74E6BC" w:rsidR="00786C86" w:rsidRPr="0052629B" w:rsidRDefault="003D32B2" w:rsidP="0052629B">
      <w:pPr>
        <w:pStyle w:val="ListParagraph"/>
        <w:numPr>
          <w:ilvl w:val="2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icrobial Analysis</w:t>
      </w:r>
    </w:p>
    <w:p w14:paraId="68C49602" w14:textId="3CA38870" w:rsidR="003D32B2" w:rsidRPr="0052629B" w:rsidRDefault="00CE4CE6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tal viable count and </w:t>
      </w:r>
      <w:r w:rsidR="00467E21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E. coli </w:t>
      </w:r>
      <w:r w:rsidR="00467E2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ll be examined by the method of </w:t>
      </w:r>
      <w:r w:rsidR="00BA10A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BA10A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Effat&lt;/Author&gt;&lt;Year&gt;2020&lt;/Year&gt;&lt;RecNum&gt;3&lt;/RecNum&gt;&lt;DisplayText&gt;(Effat&lt;style face="italic"&gt; et al.&lt;/style&gt;, 2020)&lt;/DisplayText&gt;&lt;record&gt;&lt;rec-number&gt;3&lt;/rec-number&gt;&lt;foreign-keys&gt;&lt;key app="EN" db-id="zdsepd09uw9s0ueezt355wp8rzdp22dapp2t" timestamp="1593367645"&gt;3&lt;/key&gt;&lt;/foreign-keys&gt;&lt;ref-type name="Journal Article"&gt;17&lt;/ref-type&gt;&lt;contributors&gt;&lt;authors&gt;&lt;author&gt;Effat, Baher AM&lt;/author&gt;&lt;author&gt;Mabrouk, Ahmed MM&lt;/author&gt;&lt;author&gt;Sadek, Zainab I&lt;/author&gt;&lt;author&gt;Hussein, Gehan AM&lt;/author&gt;&lt;author&gt;Magdoub, Mohamed NI&lt;/author&gt;&lt;/authors&gt;&lt;/contributors&gt;&lt;titles&gt;&lt;title&gt;Production of novel functional white soft cheese&lt;/title&gt;&lt;secondary-title&gt;Journal of Microbiology, Biotechnology and Food Sciences&lt;/secondary-title&gt;&lt;/titles&gt;&lt;periodical&gt;&lt;full-title&gt;Journal of Microbiology, Biotechnology and Food Sciences&lt;/full-title&gt;&lt;/periodical&gt;&lt;pages&gt;1259-1278&lt;/pages&gt;&lt;volume&gt;9&lt;/volume&gt;&lt;number&gt;4&lt;/number&gt;&lt;dates&gt;&lt;year&gt;2020&lt;/year&gt;&lt;/dates&gt;&lt;isbn&gt;1338-5178&lt;/isbn&gt;&lt;urls&gt;&lt;/urls&gt;&lt;/record&gt;&lt;/Cite&gt;&lt;/EndNote&gt;</w:instrText>
      </w:r>
      <w:r w:rsidR="00BA10A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A10A3" w:rsidRPr="0052629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Effat</w:t>
      </w:r>
      <w:r w:rsidR="00BA10A3" w:rsidRPr="0052629B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 xml:space="preserve"> et al.</w:t>
      </w:r>
      <w:r w:rsidR="00BA10A3" w:rsidRPr="0052629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2020)</w:t>
      </w:r>
      <w:r w:rsidR="00BA10A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67E2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467E2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67E2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imoges&lt;/Author&gt;&lt;Year&gt;2019&lt;/Year&gt;&lt;RecNum&gt;2&lt;/RecNum&gt;&lt;DisplayText&gt;(Limoges and Donnelly, 2019)&lt;/DisplayText&gt;&lt;record&gt;&lt;rec-number&gt;2&lt;/rec-number&gt;&lt;foreign-keys&gt;&lt;key app="EN" db-id="zdsepd09uw9s0ueezt355wp8rzdp22dapp2t" timestamp="1593367506"&gt;2&lt;/key&gt;&lt;/foreign-keys&gt;&lt;ref-type name="Journal Article"&gt;17&lt;/ref-type&gt;&lt;contributors&gt;&lt;authors&gt;&lt;author&gt;Limoges, Marie&lt;/author&gt;&lt;author&gt;Donnelly, Catherine&lt;/author&gt;&lt;/authors&gt;&lt;/contributors&gt;&lt;titles&gt;&lt;title&gt;FDA&amp;apos;s Cheese and Cheese Products Compliance Program guideline criteria for non-toxigenic Escherichia coli: A retrospective analysis of impacts on domestic and imported cheeses&lt;/title&gt;&lt;secondary-title&gt;Food Control&lt;/secondary-title&gt;&lt;/titles&gt;&lt;periodical&gt;&lt;full-title&gt;Food Control&lt;/full-title&gt;&lt;/periodical&gt;&lt;pages&gt;106730&lt;/pages&gt;&lt;volume&gt;106&lt;/volume&gt;&lt;dates&gt;&lt;year&gt;2019&lt;/year&gt;&lt;/dates&gt;&lt;isbn&gt;0956-7135&lt;/isbn&gt;&lt;urls&gt;&lt;/urls&gt;&lt;/record&gt;&lt;/Cite&gt;&lt;/EndNote&gt;</w:instrText>
      </w:r>
      <w:r w:rsidR="00467E2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67E21" w:rsidRPr="0052629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</w:t>
      </w:r>
      <w:r w:rsidR="00BA10A3" w:rsidRPr="0052629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Limoges and Donnelly, 2019</w:t>
      </w:r>
      <w:r w:rsidR="00467E21" w:rsidRPr="0052629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467E2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BA10A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pectively. </w:t>
      </w:r>
    </w:p>
    <w:p w14:paraId="4C363EA7" w14:textId="02472779" w:rsidR="00663228" w:rsidRPr="0052629B" w:rsidRDefault="00663228" w:rsidP="0052629B">
      <w:pPr>
        <w:pStyle w:val="ListParagraph"/>
        <w:numPr>
          <w:ilvl w:val="1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tatistical Analysis</w:t>
      </w:r>
    </w:p>
    <w:p w14:paraId="7EC1F99C" w14:textId="5F475271" w:rsidR="005C46A4" w:rsidRPr="0052629B" w:rsidRDefault="0034380F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data will be statistically analyzed using the Minitab 18.1 software </w:t>
      </w:r>
      <w:r w:rsidR="00731DD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assess the effectiveness of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31DD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ifferent type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731DD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edible coating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.</w:t>
      </w:r>
      <w:r w:rsidR="00731DD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F502C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31DD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ans will be compared using </w:t>
      </w:r>
      <w:r w:rsidR="005C46A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731DD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uk</w:t>
      </w:r>
      <w:r w:rsidR="005C46A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731DD6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y</w:t>
      </w:r>
      <w:r w:rsidR="0046228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'</w:t>
      </w:r>
      <w:r w:rsidR="005C46A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 multiple range test</w:t>
      </w:r>
      <w:r w:rsidR="00B559B9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Montgomery, 2017)</w:t>
      </w:r>
      <w:r w:rsidR="005C46A4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0240D41" w14:textId="095A85EC" w:rsidR="006A41FD" w:rsidRPr="0052629B" w:rsidRDefault="006A41FD" w:rsidP="0052629B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tudy Duration</w:t>
      </w:r>
    </w:p>
    <w:p w14:paraId="70D054B8" w14:textId="08A5E36C" w:rsidR="006A41FD" w:rsidRPr="0052629B" w:rsidRDefault="00C1025C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tudy will 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ake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x weeks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ur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eks for the </w:t>
      </w:r>
      <w:r w:rsidR="00247D7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ocurement of material and lab experiment</w:t>
      </w:r>
      <w:r w:rsidR="006169F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while the </w:t>
      </w:r>
      <w:r w:rsidR="00263CB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maining 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wo</w:t>
      </w:r>
      <w:r w:rsidR="00247D7B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eks for analyzing the results and writing the report.</w:t>
      </w:r>
    </w:p>
    <w:p w14:paraId="0CBB131B" w14:textId="0C61B270" w:rsidR="006A41FD" w:rsidRPr="0052629B" w:rsidRDefault="006A41FD" w:rsidP="0052629B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xpect</w:t>
      </w:r>
      <w:r w:rsidR="00247D7B"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d</w:t>
      </w: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Results</w:t>
      </w:r>
    </w:p>
    <w:p w14:paraId="2024BAB1" w14:textId="77777777" w:rsidR="00541C3F" w:rsidRDefault="00A52BF5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 products</w:t>
      </w:r>
      <w:r w:rsidR="00263CB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ated with 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C56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ctive </w:t>
      </w:r>
      <w:r w:rsidR="00263CB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ible coating </w:t>
      </w:r>
      <w:r w:rsidR="006C56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will</w:t>
      </w:r>
      <w:r w:rsidR="00263CB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 </w:t>
      </w:r>
      <w:r w:rsidR="006C56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7873B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better-quality</w:t>
      </w:r>
      <w:r w:rsidR="00263CB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tention</w:t>
      </w:r>
      <w:r w:rsidR="006C56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n the control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6C56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6C56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tural essential oils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sent in the coating</w:t>
      </w:r>
      <w:r w:rsidR="00912C5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</w:t>
      </w:r>
      <w:r w:rsidR="006C56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ositively</w:t>
      </w:r>
      <w:r w:rsidR="006C56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act</w:t>
      </w:r>
      <w:r w:rsidR="00BE4F0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C5658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BE4F0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afety and quality of cheese</w:t>
      </w:r>
      <w:r w:rsidR="00912C5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 this way, the shelf stability of the cheese will be </w:t>
      </w:r>
      <w:r w:rsidR="0085770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rolong</w:t>
      </w:r>
      <w:r w:rsidR="00912C5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85770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helf stability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the </w:t>
      </w:r>
      <w:r w:rsidR="0085770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ssential oils </w:t>
      </w:r>
      <w:r w:rsidR="005855F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can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57700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trict the microbial activity </w:t>
      </w:r>
      <w:r w:rsidR="0009194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oxidative stability of the cheese. 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The presented</w:t>
      </w:r>
      <w:r w:rsidR="0009194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y will be a </w:t>
      </w:r>
      <w:r w:rsidR="0088390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landmark</w:t>
      </w:r>
      <w:r w:rsidR="0009194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increasing shelf life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732B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43A3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nhancing</w:t>
      </w:r>
      <w:r w:rsidR="00732B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fety</w:t>
      </w:r>
      <w:r w:rsidR="007873B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otal plate count and </w:t>
      </w:r>
      <w:r w:rsidR="007873B3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E. coli </w:t>
      </w:r>
      <w:r w:rsidR="007873B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tat</w:t>
      </w:r>
      <w:r w:rsidR="00AE1D1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us)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732B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343A3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intaining </w:t>
      </w:r>
      <w:r w:rsidR="00732B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quality</w:t>
      </w:r>
      <w:r w:rsidR="00AE1D1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aracteristics (moisture, ash, protein, texture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E1D1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fat</w:t>
      </w:r>
      <w:r w:rsidR="00912C5F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E1D1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E1D13"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etc.</w:t>
      </w:r>
      <w:r w:rsidR="00AE1D13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92A6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soft cheese</w:t>
      </w:r>
      <w:r w:rsidR="00732BFD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013935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3AB1B754" w14:textId="76D32940" w:rsidR="00541C3F" w:rsidRPr="00541C3F" w:rsidRDefault="00541C3F" w:rsidP="00541C3F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41C3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onclusion</w:t>
      </w:r>
    </w:p>
    <w:p w14:paraId="0951A871" w14:textId="3A6B4D91" w:rsidR="000F3387" w:rsidRDefault="000F3387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Consumers demand safe and healthy food without chemical and synthetic preservatives; that's why it's the dire need of the time to develop innovative techniques. Active edible films can be such a new and efficient technique to extend shelf stability, increase safety, and maintain the quality of soft cheese with attraction for the consumers due to its natural components.</w:t>
      </w:r>
    </w:p>
    <w:p w14:paraId="0030C827" w14:textId="09E09F73" w:rsidR="00492651" w:rsidRPr="0052629B" w:rsidRDefault="000F3387" w:rsidP="0052629B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2651"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br/>
      </w:r>
    </w:p>
    <w:p w14:paraId="7079994D" w14:textId="77777777" w:rsidR="00492651" w:rsidRPr="0052629B" w:rsidRDefault="00492651" w:rsidP="0052629B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535D5CF8" w14:textId="6A52D2E0" w:rsidR="001241CC" w:rsidRPr="0052629B" w:rsidRDefault="00492651" w:rsidP="0052629B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ferences:</w:t>
      </w:r>
    </w:p>
    <w:p w14:paraId="0C7F9354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ndre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C., I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astanheira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J.M. Cruz, P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seiro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A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nches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-Silva. 2010. Analytical strategies to evaluate antioxidants in food: A review. T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nds Food Sci. Technol.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21:229-246.</w:t>
      </w:r>
    </w:p>
    <w:p w14:paraId="1543C826" w14:textId="103BE1DB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OAC. 2016. Official methods of analysis. The Association of Official Analytical Chemists International. 20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th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d. Arlington, VA, U</w:t>
      </w:r>
      <w:r w:rsidR="00C672D6">
        <w:rPr>
          <w:rFonts w:ascii="Times New Roman" w:hAnsi="Times New Roman" w:cs="Times New Roman"/>
          <w:color w:val="000000" w:themeColor="text1"/>
          <w:sz w:val="24"/>
          <w:szCs w:val="24"/>
        </w:rPr>
        <w:t>.S.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. </w:t>
      </w:r>
    </w:p>
    <w:p w14:paraId="646209FB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mpos, C.A., L.N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Gerschenson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S.K. Flores. 2011. Development of edible films and coatings with antimicrobial activity. Food Bioprocess Technol. 4:849-875.</w:t>
      </w:r>
    </w:p>
    <w:p w14:paraId="2025DA85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ha, D.S. and M.S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Chinnan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2004. Biopolymer-based antimicrobial packaging: A review. Critical Rev. Food Sci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Nutr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 44:223-237.</w:t>
      </w:r>
    </w:p>
    <w:p w14:paraId="673CEF37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ffat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B.A., A.M. Mabrouk, Z.I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dek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G.A. Hussein and M.N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agdoub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2020. Production of novel functional white soft cheese. J. Microbiol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iotechnol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Food Sci. 9:1259-1278.</w:t>
      </w:r>
    </w:p>
    <w:p w14:paraId="27B1F516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l-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Nimr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.A., H.A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Eissa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M.M. El-Abd, A.A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Mehriz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H.M. Abbas and H.M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Bayoumi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2010. Water activity, color characteristics and sensory properties of Egyptian, Gouda cheese during ripening. J. American Sci. 6:447-453.</w:t>
      </w:r>
    </w:p>
    <w:p w14:paraId="71141A3E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Fox, P.F., T.P. Guinee, T.M. Cogan and P.L.H. McSweeney. 2000. Fundamentals of cheese science. Aspen Publishers, Inc. Gaithersburg, M.D., U.S.A.</w:t>
      </w:r>
    </w:p>
    <w:p w14:paraId="2B3FA0C7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Gassem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, M.A. and J.F. Frank. 1991. Physical properties of yoghurt made from milk treated with proteolytic enzymes. J. Dairy Sci. 74:1503-1511.</w:t>
      </w:r>
    </w:p>
    <w:p w14:paraId="4307CDA1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Ghafoor, K., J. Park and Y.H. Choi. 2010. Optimization of supercritical carbon dioxide extraction of bioactive compounds from grape peel by using response surface methodology. Innovative Food Sci. Emerging Technol. 11:485-490.</w:t>
      </w:r>
    </w:p>
    <w:p w14:paraId="1D688370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Kang, H., S. Kim, Y. You, M. Lacroix and J. Han. 2013. Inhibitory effect of soy protein coating formulations on walnut (</w:t>
      </w:r>
      <w:proofErr w:type="spellStart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uglansregia</w:t>
      </w:r>
      <w:proofErr w:type="spellEnd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L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) kernels against lipid oxidation. Food Sci. Technol. 51:393-396.</w:t>
      </w:r>
    </w:p>
    <w:p w14:paraId="4D873362" w14:textId="0FA702BF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imoges, M. and C. Donnelly. 2019. F</w:t>
      </w:r>
      <w:r w:rsidR="00C672D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D.A.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's cheese and cheese products compliance program guideline criteria for non-toxigenic </w:t>
      </w:r>
      <w:r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Escherichia coli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: A retrospective analysis of impacts on domestic and imported cheeses. Food Control. 106:106730.</w:t>
      </w:r>
    </w:p>
    <w:p w14:paraId="56CB0C52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in, D. and Y. Zhao. 2007. Innovations in the development and application of edible coatings for fresh and minimally processed fruits and vegetables.</w:t>
      </w:r>
      <w:r w:rsidRPr="0052629B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52629B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>Compr</w:t>
      </w:r>
      <w:proofErr w:type="spellEnd"/>
      <w:r w:rsidRPr="0052629B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>. Rev. Food Sci. Food Safety.</w:t>
      </w:r>
      <w:r w:rsidRPr="0052629B">
        <w:rPr>
          <w:rStyle w:val="apple-converted-space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</w:t>
      </w:r>
      <w:r w:rsidRPr="0052629B">
        <w:rPr>
          <w:rFonts w:ascii="Times New Roman" w:hAnsi="Times New Roman" w:cs="Times New Roman"/>
          <w:iCs/>
          <w:color w:val="000000" w:themeColor="text1"/>
          <w:sz w:val="24"/>
          <w:szCs w:val="24"/>
          <w:shd w:val="clear" w:color="auto" w:fill="FFFFFF"/>
        </w:rPr>
        <w:t>6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:60-75. </w:t>
      </w:r>
    </w:p>
    <w:p w14:paraId="46A477D6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Mallia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., P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Piccinali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Rehberger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Badertscher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F. Escher and H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Schlichtherle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Cerny. 2008. Determination of storage stability of butter enriched with unsaturated fatty acids/conjugated linoleic acids (UFA/CLA) using instrumental and sensory methods. </w:t>
      </w:r>
      <w:r w:rsidRPr="0052629B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Int. 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Dairy</w:t>
      </w:r>
      <w:r w:rsidRPr="0052629B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 J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18:983-993.</w:t>
      </w:r>
    </w:p>
    <w:p w14:paraId="2E96229D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Mansour, A. and K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Zaki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2018. Studies on the use of </w:t>
      </w:r>
      <w:r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Lactobacillus </w:t>
      </w:r>
      <w:proofErr w:type="spellStart"/>
      <w:r w:rsidRPr="0052629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rhamnosus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 white soft cheese manufacture. Arch. Agric. Sci. J. 1:82-95.</w:t>
      </w:r>
    </w:p>
    <w:p w14:paraId="50BA9AA8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eastAsia="AdvGulliv-R" w:hAnsi="Times New Roman" w:cs="Times New Roman"/>
          <w:color w:val="000000" w:themeColor="text1"/>
          <w:sz w:val="24"/>
          <w:szCs w:val="24"/>
        </w:rPr>
      </w:pPr>
      <w:proofErr w:type="spellStart"/>
      <w:r w:rsidRPr="0052629B">
        <w:rPr>
          <w:rFonts w:ascii="Times New Roman" w:eastAsia="AdvGulliv-R" w:hAnsi="Times New Roman" w:cs="Times New Roman"/>
          <w:color w:val="000000" w:themeColor="text1"/>
          <w:sz w:val="24"/>
          <w:szCs w:val="24"/>
        </w:rPr>
        <w:t>Mazzocchi</w:t>
      </w:r>
      <w:proofErr w:type="spellEnd"/>
      <w:r w:rsidRPr="0052629B">
        <w:rPr>
          <w:rFonts w:ascii="Times New Roman" w:eastAsia="AdvGulliv-R" w:hAnsi="Times New Roman" w:cs="Times New Roman"/>
          <w:color w:val="000000" w:themeColor="text1"/>
          <w:sz w:val="24"/>
          <w:szCs w:val="24"/>
        </w:rPr>
        <w:t xml:space="preserve">, M., A. Lobb, B.W. </w:t>
      </w:r>
      <w:proofErr w:type="spellStart"/>
      <w:r w:rsidRPr="0052629B">
        <w:rPr>
          <w:rFonts w:ascii="Times New Roman" w:eastAsia="AdvGulliv-R" w:hAnsi="Times New Roman" w:cs="Times New Roman"/>
          <w:color w:val="000000" w:themeColor="text1"/>
          <w:sz w:val="24"/>
          <w:szCs w:val="24"/>
        </w:rPr>
        <w:t>Traill</w:t>
      </w:r>
      <w:proofErr w:type="spellEnd"/>
      <w:r w:rsidRPr="0052629B">
        <w:rPr>
          <w:rFonts w:ascii="Times New Roman" w:eastAsia="AdvGulliv-R" w:hAnsi="Times New Roman" w:cs="Times New Roman"/>
          <w:color w:val="000000" w:themeColor="text1"/>
          <w:sz w:val="24"/>
          <w:szCs w:val="24"/>
        </w:rPr>
        <w:t xml:space="preserve"> and A. </w:t>
      </w:r>
      <w:proofErr w:type="spellStart"/>
      <w:r w:rsidRPr="0052629B">
        <w:rPr>
          <w:rFonts w:ascii="Times New Roman" w:eastAsia="AdvGulliv-R" w:hAnsi="Times New Roman" w:cs="Times New Roman"/>
          <w:color w:val="000000" w:themeColor="text1"/>
          <w:sz w:val="24"/>
          <w:szCs w:val="24"/>
        </w:rPr>
        <w:t>Cavicchi</w:t>
      </w:r>
      <w:proofErr w:type="spellEnd"/>
      <w:r w:rsidRPr="0052629B">
        <w:rPr>
          <w:rFonts w:ascii="Times New Roman" w:eastAsia="AdvGulliv-R" w:hAnsi="Times New Roman" w:cs="Times New Roman"/>
          <w:color w:val="000000" w:themeColor="text1"/>
          <w:sz w:val="24"/>
          <w:szCs w:val="24"/>
        </w:rPr>
        <w:t>. 2008. Food scares and trust. A European study. J. Agri. Economics. 59:2-24.</w:t>
      </w:r>
    </w:p>
    <w:p w14:paraId="21CBECA9" w14:textId="30E5E139" w:rsidR="000040E5" w:rsidRPr="0052629B" w:rsidRDefault="000040E5" w:rsidP="0052629B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Montgomery, D.C. 2017. Design and analysis of experiments. 11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th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d. John Wiley &amp; Sons. Inc. Hoboken, NJ, U</w:t>
      </w:r>
      <w:r w:rsidR="00C672D6">
        <w:rPr>
          <w:rFonts w:ascii="Times New Roman" w:hAnsi="Times New Roman" w:cs="Times New Roman"/>
          <w:color w:val="000000" w:themeColor="text1"/>
          <w:sz w:val="24"/>
          <w:szCs w:val="24"/>
        </w:rPr>
        <w:t>.S.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A. 328-380.</w:t>
      </w:r>
    </w:p>
    <w:p w14:paraId="2742C9C4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g, L., A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Henriksson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N.P. Shah. 2007. Chemical analysis and sensory evaluation of Cheddar cheese produced with </w:t>
      </w:r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Lactobacillus acidophilus, Lactobacillus </w:t>
      </w:r>
      <w:proofErr w:type="spellStart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asei</w:t>
      </w:r>
      <w:proofErr w:type="spellEnd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, Lactobacillus </w:t>
      </w:r>
      <w:proofErr w:type="spellStart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racasei</w:t>
      </w:r>
      <w:proofErr w:type="spellEnd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or </w:t>
      </w:r>
      <w:proofErr w:type="spellStart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ifidobacterium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. Int. Dairy J. 17:67</w:t>
      </w:r>
    </w:p>
    <w:p w14:paraId="48432AC9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rdones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Á., M. Vargas, L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tarés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A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hiralt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2014. Physical, antioxidant and antimicrobial properties of chitosan–cinnamon leaf oil films as affected by oleic acid. Food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ydrocoll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36:256-264.</w:t>
      </w:r>
    </w:p>
    <w:p w14:paraId="53CD3EE7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Sánchez-González, L., C. Pastor, M. Vargas, A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hiralt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C. González-Martínez and M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háfer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2011. Effect of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ydroxypropylmethylcellulose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chitosan coatings with and without bergamot essential oil on quality and safety of cold-stored grapes.  Postharvest Biol. Technol. 60:57-63.</w:t>
      </w:r>
    </w:p>
    <w:p w14:paraId="03F3149D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oliva-Fortuny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R.C. and O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artı́n-Belloso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2003. New advances in extending the shelf-life of fresh-cut fruits: a review. T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rends Food Sci. Technol.</w:t>
      </w:r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14:341-353.</w:t>
      </w:r>
    </w:p>
    <w:p w14:paraId="1F6A85B5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Verdini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.A., S.E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Zorrillaa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.C. </w:t>
      </w: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Rubioloa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</w:rPr>
        <w:t>. 2004. Characterization of soft cheese proteolysis by RP-HPLC analysis of its nitrogenous fractions. Effect of ripening time and sampling zone. Int. Dairy J. 14:445-454.</w:t>
      </w:r>
    </w:p>
    <w:p w14:paraId="54982CD8" w14:textId="77777777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Yongling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S., L. Liu, H. Shen and J. You. 2011. Effect of sodium alginate based edible coating containing different antioxidants on quality and shelf life of refrigerated bream (</w:t>
      </w:r>
      <w:proofErr w:type="spellStart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Megalobrama</w:t>
      </w:r>
      <w:proofErr w:type="spellEnd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52629B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amblycephala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). Food Control. 22:608-615.</w:t>
      </w:r>
    </w:p>
    <w:p w14:paraId="6CFD4E3B" w14:textId="3D97DD80" w:rsidR="000040E5" w:rsidRPr="0052629B" w:rsidRDefault="000040E5" w:rsidP="0052629B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Zisu</w:t>
      </w:r>
      <w:proofErr w:type="spellEnd"/>
      <w:r w:rsidRPr="005262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B. and N.P. Shah. 2007. Textural and functional changes in low-fat Mozzarella cheeses in relation to proteolysis and microstructure as inﬂuenced by the use of fat replacers, pre-acidiﬁcation and EPS starter. Int. Dairy J. 15:957-972.</w:t>
      </w:r>
    </w:p>
    <w:sectPr w:rsidR="000040E5" w:rsidRPr="0052629B" w:rsidSect="00D64A85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dvGulliv-R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BC80E5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6F9A2B5E"/>
    <w:multiLevelType w:val="hybridMultilevel"/>
    <w:tmpl w:val="E6B0851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5"/>
  <w:hideSpellingErrors/>
  <w:hideGrammaticalErrors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rcwNjI1s7AwMbG0MDFW0lEKTi0uzszPAykwrwUAizKY2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AF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dsepd09uw9s0ueezt355wp8rzdp22dapp2t&quot;&gt;Soft Cheese&lt;record-ids&gt;&lt;item&gt;1&lt;/item&gt;&lt;item&gt;2&lt;/item&gt;&lt;item&gt;3&lt;/item&gt;&lt;/record-ids&gt;&lt;/item&gt;&lt;/Libraries&gt;"/>
  </w:docVars>
  <w:rsids>
    <w:rsidRoot w:val="00052B5B"/>
    <w:rsid w:val="00001626"/>
    <w:rsid w:val="000040E5"/>
    <w:rsid w:val="00005B39"/>
    <w:rsid w:val="00013935"/>
    <w:rsid w:val="0002227D"/>
    <w:rsid w:val="00025EC9"/>
    <w:rsid w:val="00032569"/>
    <w:rsid w:val="00043631"/>
    <w:rsid w:val="00052B5B"/>
    <w:rsid w:val="0006026C"/>
    <w:rsid w:val="00063280"/>
    <w:rsid w:val="000650BC"/>
    <w:rsid w:val="000833BB"/>
    <w:rsid w:val="0008629A"/>
    <w:rsid w:val="00087CAA"/>
    <w:rsid w:val="00091943"/>
    <w:rsid w:val="00094065"/>
    <w:rsid w:val="000A2CC3"/>
    <w:rsid w:val="000B10CD"/>
    <w:rsid w:val="000B74F4"/>
    <w:rsid w:val="000C07FE"/>
    <w:rsid w:val="000C1845"/>
    <w:rsid w:val="000C369F"/>
    <w:rsid w:val="000C3F94"/>
    <w:rsid w:val="000C43FF"/>
    <w:rsid w:val="000C4CF9"/>
    <w:rsid w:val="000F3387"/>
    <w:rsid w:val="00112899"/>
    <w:rsid w:val="0012053E"/>
    <w:rsid w:val="0012198C"/>
    <w:rsid w:val="001241CC"/>
    <w:rsid w:val="00125198"/>
    <w:rsid w:val="00150C7C"/>
    <w:rsid w:val="0015563E"/>
    <w:rsid w:val="00157E9C"/>
    <w:rsid w:val="0016077A"/>
    <w:rsid w:val="00170D6D"/>
    <w:rsid w:val="001758EA"/>
    <w:rsid w:val="0017602F"/>
    <w:rsid w:val="00176A54"/>
    <w:rsid w:val="001A127F"/>
    <w:rsid w:val="001B58A0"/>
    <w:rsid w:val="001C16BD"/>
    <w:rsid w:val="001C33AA"/>
    <w:rsid w:val="001D52D8"/>
    <w:rsid w:val="001D6EC0"/>
    <w:rsid w:val="002020A8"/>
    <w:rsid w:val="00205DC8"/>
    <w:rsid w:val="002168AD"/>
    <w:rsid w:val="00223BB7"/>
    <w:rsid w:val="00232DF3"/>
    <w:rsid w:val="00233AB4"/>
    <w:rsid w:val="0024335C"/>
    <w:rsid w:val="002439D1"/>
    <w:rsid w:val="00244292"/>
    <w:rsid w:val="00247D7B"/>
    <w:rsid w:val="00263CBD"/>
    <w:rsid w:val="002726E2"/>
    <w:rsid w:val="002A7300"/>
    <w:rsid w:val="002B3531"/>
    <w:rsid w:val="002D3D5F"/>
    <w:rsid w:val="002E3CBF"/>
    <w:rsid w:val="003046CE"/>
    <w:rsid w:val="00310684"/>
    <w:rsid w:val="003268F3"/>
    <w:rsid w:val="0033489C"/>
    <w:rsid w:val="003367D8"/>
    <w:rsid w:val="0034175E"/>
    <w:rsid w:val="0034380F"/>
    <w:rsid w:val="00343A35"/>
    <w:rsid w:val="00372DDC"/>
    <w:rsid w:val="003740F4"/>
    <w:rsid w:val="003829A3"/>
    <w:rsid w:val="00391232"/>
    <w:rsid w:val="003956D0"/>
    <w:rsid w:val="003A3928"/>
    <w:rsid w:val="003D2295"/>
    <w:rsid w:val="003D32B2"/>
    <w:rsid w:val="003F1054"/>
    <w:rsid w:val="003F12D0"/>
    <w:rsid w:val="0042271D"/>
    <w:rsid w:val="00423AA4"/>
    <w:rsid w:val="004362C7"/>
    <w:rsid w:val="004411E7"/>
    <w:rsid w:val="0044139B"/>
    <w:rsid w:val="00462283"/>
    <w:rsid w:val="00467E21"/>
    <w:rsid w:val="00471DBC"/>
    <w:rsid w:val="00476C27"/>
    <w:rsid w:val="004845C0"/>
    <w:rsid w:val="00492651"/>
    <w:rsid w:val="004A403B"/>
    <w:rsid w:val="004A61CE"/>
    <w:rsid w:val="004C3451"/>
    <w:rsid w:val="004C393D"/>
    <w:rsid w:val="004C6820"/>
    <w:rsid w:val="004D6701"/>
    <w:rsid w:val="004E7EB6"/>
    <w:rsid w:val="004F4357"/>
    <w:rsid w:val="004F5351"/>
    <w:rsid w:val="005022B5"/>
    <w:rsid w:val="00517E73"/>
    <w:rsid w:val="0052629B"/>
    <w:rsid w:val="00530A11"/>
    <w:rsid w:val="00540A39"/>
    <w:rsid w:val="00541C3F"/>
    <w:rsid w:val="00553EE1"/>
    <w:rsid w:val="0055502A"/>
    <w:rsid w:val="00570B67"/>
    <w:rsid w:val="005716D5"/>
    <w:rsid w:val="0058451B"/>
    <w:rsid w:val="005855FF"/>
    <w:rsid w:val="00586E49"/>
    <w:rsid w:val="005A4CFD"/>
    <w:rsid w:val="005A55B8"/>
    <w:rsid w:val="005C46A4"/>
    <w:rsid w:val="005C5E13"/>
    <w:rsid w:val="005D2593"/>
    <w:rsid w:val="005E199C"/>
    <w:rsid w:val="005E3C30"/>
    <w:rsid w:val="005F502C"/>
    <w:rsid w:val="006169F3"/>
    <w:rsid w:val="00637702"/>
    <w:rsid w:val="00663228"/>
    <w:rsid w:val="0066787C"/>
    <w:rsid w:val="00680CE8"/>
    <w:rsid w:val="00686A8D"/>
    <w:rsid w:val="00695EAD"/>
    <w:rsid w:val="006968F3"/>
    <w:rsid w:val="006A15C9"/>
    <w:rsid w:val="006A41FD"/>
    <w:rsid w:val="006B6F10"/>
    <w:rsid w:val="006C5658"/>
    <w:rsid w:val="006C67AC"/>
    <w:rsid w:val="006C75C4"/>
    <w:rsid w:val="006E02F7"/>
    <w:rsid w:val="006E3B4F"/>
    <w:rsid w:val="006E78B5"/>
    <w:rsid w:val="006F5C58"/>
    <w:rsid w:val="00731DD6"/>
    <w:rsid w:val="00732BFD"/>
    <w:rsid w:val="007331BD"/>
    <w:rsid w:val="007376F9"/>
    <w:rsid w:val="00750473"/>
    <w:rsid w:val="0077187C"/>
    <w:rsid w:val="00786C86"/>
    <w:rsid w:val="007873B3"/>
    <w:rsid w:val="00797ABC"/>
    <w:rsid w:val="007A32FE"/>
    <w:rsid w:val="007B594B"/>
    <w:rsid w:val="007D2DFF"/>
    <w:rsid w:val="007D427E"/>
    <w:rsid w:val="007E2F74"/>
    <w:rsid w:val="00804FC0"/>
    <w:rsid w:val="008122B7"/>
    <w:rsid w:val="00826A58"/>
    <w:rsid w:val="0083586F"/>
    <w:rsid w:val="00837C7A"/>
    <w:rsid w:val="00842DE7"/>
    <w:rsid w:val="008454FE"/>
    <w:rsid w:val="00851D91"/>
    <w:rsid w:val="00855F7D"/>
    <w:rsid w:val="00857700"/>
    <w:rsid w:val="008744C6"/>
    <w:rsid w:val="00883905"/>
    <w:rsid w:val="008913C2"/>
    <w:rsid w:val="008A5B56"/>
    <w:rsid w:val="008C06B2"/>
    <w:rsid w:val="008C34E5"/>
    <w:rsid w:val="008C7AC6"/>
    <w:rsid w:val="008E2D10"/>
    <w:rsid w:val="008E3B98"/>
    <w:rsid w:val="00900E31"/>
    <w:rsid w:val="00903B5C"/>
    <w:rsid w:val="00912C5F"/>
    <w:rsid w:val="009153C9"/>
    <w:rsid w:val="00924D18"/>
    <w:rsid w:val="009308C1"/>
    <w:rsid w:val="00940611"/>
    <w:rsid w:val="00946FF9"/>
    <w:rsid w:val="00952449"/>
    <w:rsid w:val="00961EF8"/>
    <w:rsid w:val="00961FA2"/>
    <w:rsid w:val="0096356F"/>
    <w:rsid w:val="00966FC6"/>
    <w:rsid w:val="00985032"/>
    <w:rsid w:val="009879B8"/>
    <w:rsid w:val="009903F8"/>
    <w:rsid w:val="00992A65"/>
    <w:rsid w:val="009B2CF4"/>
    <w:rsid w:val="009E6D95"/>
    <w:rsid w:val="009E7E7D"/>
    <w:rsid w:val="009F2CE5"/>
    <w:rsid w:val="00A27BD1"/>
    <w:rsid w:val="00A4348E"/>
    <w:rsid w:val="00A44643"/>
    <w:rsid w:val="00A52BF5"/>
    <w:rsid w:val="00A57FF2"/>
    <w:rsid w:val="00A66882"/>
    <w:rsid w:val="00A669A3"/>
    <w:rsid w:val="00A753F1"/>
    <w:rsid w:val="00A77BF3"/>
    <w:rsid w:val="00A84ABB"/>
    <w:rsid w:val="00AD57FD"/>
    <w:rsid w:val="00AE1D13"/>
    <w:rsid w:val="00AE3A11"/>
    <w:rsid w:val="00AE7E3F"/>
    <w:rsid w:val="00B01040"/>
    <w:rsid w:val="00B43FC6"/>
    <w:rsid w:val="00B559B9"/>
    <w:rsid w:val="00B6002E"/>
    <w:rsid w:val="00B71841"/>
    <w:rsid w:val="00BA04E8"/>
    <w:rsid w:val="00BA10A3"/>
    <w:rsid w:val="00BA793D"/>
    <w:rsid w:val="00BB406E"/>
    <w:rsid w:val="00BC3781"/>
    <w:rsid w:val="00BE1B83"/>
    <w:rsid w:val="00BE4F0D"/>
    <w:rsid w:val="00BF00F3"/>
    <w:rsid w:val="00C1025C"/>
    <w:rsid w:val="00C10B77"/>
    <w:rsid w:val="00C267A9"/>
    <w:rsid w:val="00C31A80"/>
    <w:rsid w:val="00C412A6"/>
    <w:rsid w:val="00C45188"/>
    <w:rsid w:val="00C524F6"/>
    <w:rsid w:val="00C529AC"/>
    <w:rsid w:val="00C659F5"/>
    <w:rsid w:val="00C672D6"/>
    <w:rsid w:val="00C75D16"/>
    <w:rsid w:val="00C76A1F"/>
    <w:rsid w:val="00C8269E"/>
    <w:rsid w:val="00C83435"/>
    <w:rsid w:val="00C848B1"/>
    <w:rsid w:val="00C872B8"/>
    <w:rsid w:val="00C87FF2"/>
    <w:rsid w:val="00CA07BF"/>
    <w:rsid w:val="00CA2B3C"/>
    <w:rsid w:val="00CB0926"/>
    <w:rsid w:val="00CB4387"/>
    <w:rsid w:val="00CB5A13"/>
    <w:rsid w:val="00CB63CA"/>
    <w:rsid w:val="00CC18BE"/>
    <w:rsid w:val="00CE125A"/>
    <w:rsid w:val="00CE2842"/>
    <w:rsid w:val="00CE4CE6"/>
    <w:rsid w:val="00CF281A"/>
    <w:rsid w:val="00CF58C2"/>
    <w:rsid w:val="00D00417"/>
    <w:rsid w:val="00D03874"/>
    <w:rsid w:val="00D0754D"/>
    <w:rsid w:val="00D359CB"/>
    <w:rsid w:val="00D425CE"/>
    <w:rsid w:val="00D46031"/>
    <w:rsid w:val="00D553C3"/>
    <w:rsid w:val="00D64A85"/>
    <w:rsid w:val="00D6620C"/>
    <w:rsid w:val="00D73AF0"/>
    <w:rsid w:val="00D73FF9"/>
    <w:rsid w:val="00D7445E"/>
    <w:rsid w:val="00D92C78"/>
    <w:rsid w:val="00DA4412"/>
    <w:rsid w:val="00DC30BE"/>
    <w:rsid w:val="00DC3F20"/>
    <w:rsid w:val="00E07084"/>
    <w:rsid w:val="00E40978"/>
    <w:rsid w:val="00E41317"/>
    <w:rsid w:val="00E537C1"/>
    <w:rsid w:val="00E61F67"/>
    <w:rsid w:val="00E67BF2"/>
    <w:rsid w:val="00E74114"/>
    <w:rsid w:val="00E75A53"/>
    <w:rsid w:val="00E901F7"/>
    <w:rsid w:val="00E913EE"/>
    <w:rsid w:val="00EC0673"/>
    <w:rsid w:val="00ED1820"/>
    <w:rsid w:val="00ED1D5F"/>
    <w:rsid w:val="00EE039B"/>
    <w:rsid w:val="00EF20A6"/>
    <w:rsid w:val="00EF35F1"/>
    <w:rsid w:val="00EF5F45"/>
    <w:rsid w:val="00F01D02"/>
    <w:rsid w:val="00F04316"/>
    <w:rsid w:val="00F1353A"/>
    <w:rsid w:val="00F44DAC"/>
    <w:rsid w:val="00F52BC0"/>
    <w:rsid w:val="00F610FD"/>
    <w:rsid w:val="00F66051"/>
    <w:rsid w:val="00F70432"/>
    <w:rsid w:val="00F72A16"/>
    <w:rsid w:val="00F8154D"/>
    <w:rsid w:val="00F81C1A"/>
    <w:rsid w:val="00F8211E"/>
    <w:rsid w:val="00F822E8"/>
    <w:rsid w:val="00F8288E"/>
    <w:rsid w:val="00F84007"/>
    <w:rsid w:val="00F90950"/>
    <w:rsid w:val="00FA162A"/>
    <w:rsid w:val="00FA50DD"/>
    <w:rsid w:val="00FB4390"/>
    <w:rsid w:val="00FD2210"/>
    <w:rsid w:val="00FD405E"/>
    <w:rsid w:val="00FE26E3"/>
    <w:rsid w:val="00FF0C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8311E2"/>
  <w15:chartTrackingRefBased/>
  <w15:docId w15:val="{986D1BDC-B704-4022-B929-67E40AE416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52B5B"/>
    <w:pPr>
      <w:keepNext/>
      <w:keepLines/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52B5B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table" w:styleId="TableGrid">
    <w:name w:val="Table Grid"/>
    <w:basedOn w:val="TableNormal"/>
    <w:uiPriority w:val="39"/>
    <w:rsid w:val="007331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F5C5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5C5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F5C5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F5C5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695EA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95EAD"/>
    <w:rPr>
      <w:color w:val="605E5C"/>
      <w:shd w:val="clear" w:color="auto" w:fill="E1DFDD"/>
    </w:rPr>
  </w:style>
  <w:style w:type="character" w:customStyle="1" w:styleId="a">
    <w:name w:val="a"/>
    <w:basedOn w:val="DefaultParagraphFont"/>
    <w:rsid w:val="004845C0"/>
  </w:style>
  <w:style w:type="paragraph" w:styleId="ListParagraph">
    <w:name w:val="List Paragraph"/>
    <w:basedOn w:val="Normal"/>
    <w:uiPriority w:val="34"/>
    <w:qFormat/>
    <w:rsid w:val="00E913EE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0040E5"/>
  </w:style>
  <w:style w:type="paragraph" w:customStyle="1" w:styleId="Affiliation">
    <w:name w:val="Affiliation"/>
    <w:uiPriority w:val="99"/>
    <w:rsid w:val="00D64A85"/>
    <w:pPr>
      <w:spacing w:after="0" w:line="240" w:lineRule="auto"/>
      <w:jc w:val="center"/>
    </w:pPr>
    <w:rPr>
      <w:rFonts w:ascii="Times New Roman" w:eastAsia="Times New Roman" w:hAnsi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sakibpedia@gmail.com" TargetMode="External"/><Relationship Id="rId5" Type="http://schemas.openxmlformats.org/officeDocument/2006/relationships/hyperlink" Target="https://orcid.org/0000-0001-9310-3014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754</Words>
  <Characters>15704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 M Nazmuz Sakib</dc:creator>
  <cp:keywords/>
  <dc:description/>
  <cp:lastModifiedBy>Sabuj</cp:lastModifiedBy>
  <cp:revision>2</cp:revision>
  <dcterms:created xsi:type="dcterms:W3CDTF">2021-11-01T00:53:00Z</dcterms:created>
  <dcterms:modified xsi:type="dcterms:W3CDTF">2021-11-01T00:53:00Z</dcterms:modified>
</cp:coreProperties>
</file>